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360256" w14:textId="30CB1ABF" w:rsidR="004C4DB2" w:rsidRPr="00EF05D4" w:rsidRDefault="004C4DB2" w:rsidP="006D2CE3">
      <w:pPr>
        <w:spacing w:line="276" w:lineRule="auto"/>
        <w:rPr>
          <w:rFonts w:asciiTheme="minorHAnsi" w:hAnsiTheme="minorHAnsi"/>
          <w:b/>
        </w:rPr>
      </w:pPr>
      <w:bookmarkStart w:id="0" w:name="_GoBack"/>
      <w:bookmarkEnd w:id="0"/>
      <w:r w:rsidRPr="00EF05D4">
        <w:rPr>
          <w:rFonts w:asciiTheme="minorHAnsi" w:hAnsiTheme="minorHAnsi"/>
          <w:b/>
        </w:rPr>
        <w:t>SUPPLEMENTARY MATERIAL</w:t>
      </w:r>
    </w:p>
    <w:p w14:paraId="417927E6" w14:textId="77777777" w:rsidR="004C4DB2" w:rsidRPr="00EF05D4" w:rsidRDefault="004C4DB2" w:rsidP="006D2CE3">
      <w:pPr>
        <w:snapToGrid w:val="0"/>
        <w:spacing w:line="276" w:lineRule="auto"/>
        <w:jc w:val="both"/>
        <w:rPr>
          <w:rFonts w:asciiTheme="minorHAnsi" w:hAnsiTheme="minorHAnsi"/>
          <w:b/>
        </w:rPr>
      </w:pPr>
    </w:p>
    <w:p w14:paraId="5FFC6B75" w14:textId="4F91526E" w:rsidR="004C4DB2" w:rsidRPr="00EF05D4" w:rsidRDefault="004C4DB2" w:rsidP="006D2CE3">
      <w:pPr>
        <w:snapToGrid w:val="0"/>
        <w:spacing w:line="276" w:lineRule="auto"/>
        <w:jc w:val="both"/>
        <w:rPr>
          <w:rFonts w:asciiTheme="minorHAnsi" w:hAnsiTheme="minorHAnsi"/>
          <w:b/>
        </w:rPr>
      </w:pPr>
      <w:r w:rsidRPr="00EF05D4">
        <w:rPr>
          <w:rFonts w:asciiTheme="minorHAnsi" w:hAnsiTheme="minorHAnsi"/>
          <w:b/>
        </w:rPr>
        <w:t xml:space="preserve">Supplementary </w:t>
      </w:r>
      <w:r w:rsidR="009D22B6" w:rsidRPr="00EF05D4">
        <w:rPr>
          <w:rFonts w:asciiTheme="minorHAnsi" w:hAnsiTheme="minorHAnsi"/>
          <w:b/>
        </w:rPr>
        <w:t>F</w:t>
      </w:r>
      <w:r w:rsidRPr="00EF05D4">
        <w:rPr>
          <w:rFonts w:asciiTheme="minorHAnsi" w:hAnsiTheme="minorHAnsi"/>
          <w:b/>
        </w:rPr>
        <w:t>igures</w:t>
      </w:r>
    </w:p>
    <w:p w14:paraId="1F56DD3F" w14:textId="77777777" w:rsidR="009D22B6" w:rsidRPr="00EF05D4" w:rsidRDefault="009D22B6" w:rsidP="006D2CE3">
      <w:pPr>
        <w:spacing w:line="276" w:lineRule="auto"/>
        <w:jc w:val="center"/>
        <w:rPr>
          <w:rFonts w:asciiTheme="minorHAnsi" w:hAnsiTheme="minorHAnsi"/>
        </w:rPr>
      </w:pPr>
      <w:r w:rsidRPr="00EF05D4">
        <w:rPr>
          <w:rFonts w:asciiTheme="minorHAnsi" w:hAnsiTheme="minorHAnsi"/>
          <w:noProof/>
        </w:rPr>
        <w:drawing>
          <wp:inline distT="0" distB="0" distL="0" distR="0" wp14:anchorId="5B16B7BD" wp14:editId="55C27149">
            <wp:extent cx="3828806" cy="5984240"/>
            <wp:effectExtent l="0" t="0" r="6985"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tmap.pdf"/>
                    <pic:cNvPicPr/>
                  </pic:nvPicPr>
                  <pic:blipFill>
                    <a:blip r:embed="rId8">
                      <a:extLst>
                        <a:ext uri="{28A0092B-C50C-407E-A947-70E740481C1C}">
                          <a14:useLocalDpi xmlns:a14="http://schemas.microsoft.com/office/drawing/2010/main" val="0"/>
                        </a:ext>
                      </a:extLst>
                    </a:blip>
                    <a:stretch>
                      <a:fillRect/>
                    </a:stretch>
                  </pic:blipFill>
                  <pic:spPr>
                    <a:xfrm>
                      <a:off x="0" y="0"/>
                      <a:ext cx="3840787" cy="6002966"/>
                    </a:xfrm>
                    <a:prstGeom prst="rect">
                      <a:avLst/>
                    </a:prstGeom>
                  </pic:spPr>
                </pic:pic>
              </a:graphicData>
            </a:graphic>
          </wp:inline>
        </w:drawing>
      </w:r>
    </w:p>
    <w:p w14:paraId="6C34FD23" w14:textId="045052E4" w:rsidR="009D22B6" w:rsidRPr="00EF05D4" w:rsidRDefault="009D22B6" w:rsidP="006D2CE3">
      <w:pPr>
        <w:snapToGrid w:val="0"/>
        <w:spacing w:line="276" w:lineRule="auto"/>
        <w:jc w:val="both"/>
        <w:rPr>
          <w:rFonts w:asciiTheme="minorHAnsi" w:hAnsiTheme="minorHAnsi"/>
        </w:rPr>
      </w:pPr>
      <w:r w:rsidRPr="00EF05D4">
        <w:rPr>
          <w:rFonts w:asciiTheme="minorHAnsi" w:hAnsiTheme="minorHAnsi"/>
          <w:b/>
        </w:rPr>
        <w:t>Figure S</w:t>
      </w:r>
      <w:r w:rsidR="003A7362">
        <w:rPr>
          <w:rFonts w:asciiTheme="minorHAnsi" w:hAnsiTheme="minorHAnsi"/>
          <w:b/>
        </w:rPr>
        <w:t>1</w:t>
      </w:r>
      <w:r w:rsidRPr="00EF05D4">
        <w:rPr>
          <w:rFonts w:asciiTheme="minorHAnsi" w:hAnsiTheme="minorHAnsi"/>
        </w:rPr>
        <w:t xml:space="preserve">: Heat-map showing </w:t>
      </w:r>
      <w:r w:rsidRPr="00EF05D4">
        <w:rPr>
          <w:rFonts w:asciiTheme="minorHAnsi" w:hAnsiTheme="minorHAnsi"/>
          <w:color w:val="000000" w:themeColor="text1"/>
        </w:rPr>
        <w:t xml:space="preserve">levels of RMs for selected RMs across 14 cancer types. </w:t>
      </w:r>
      <w:r w:rsidRPr="00EF05D4">
        <w:rPr>
          <w:rFonts w:asciiTheme="minorHAnsi" w:hAnsiTheme="minorHAnsi"/>
        </w:rPr>
        <w:t xml:space="preserve">(Each entry is log2 of fold-change of signature genes. the x-axis is for cancer types; and the y-axis is for reprogrammed metabolic pathways. The level of the Warburg effect is estimated using the fraction of the glycolytic flux going into the TCA cycle, measured using the ratio between the expressions of PDHB and PKM genes; hence the smaller the ratio, the higher the Warburg effect (adapted from </w:t>
      </w:r>
      <w:r w:rsidR="00522313">
        <w:rPr>
          <w:rFonts w:asciiTheme="minorHAnsi" w:hAnsiTheme="minorHAnsi"/>
        </w:rPr>
        <w:fldChar w:fldCharType="begin"/>
      </w:r>
      <w:r w:rsidR="00522313">
        <w:rPr>
          <w:rFonts w:asciiTheme="minorHAnsi" w:hAnsiTheme="minorHAnsi"/>
        </w:rPr>
        <w:instrText xml:space="preserve"> ADDIN EN.CITE &lt;EndNote&gt;&lt;Cite&gt;&lt;Author&gt;Sun H&lt;/Author&gt;&lt;Year&gt;2019&lt;/Year&gt;&lt;RecNum&gt;401&lt;/RecNum&gt;&lt;DisplayText&gt;&lt;style face="superscript"&gt;7&lt;/style&gt;&lt;/DisplayText&gt;&lt;record&gt;&lt;rec-number&gt;401&lt;/rec-number&gt;&lt;foreign-keys&gt;&lt;key app="EN" db-id="z9sff9xfi5trx5eawa0p2svqzete0xzeaa0f" timestamp="1573440720"&gt;401&lt;/key&gt;&lt;/foreign-keys&gt;&lt;ref-type name="Journal Article"&gt;17&lt;/ref-type&gt;&lt;contributors&gt;&lt;authors&gt;&lt;author&gt;Sun H, Zhou Y,Skaro M,Wu Y,Qu Z,Mao F,Zhao S,Xu Y&lt;/author&gt;&lt;/authors&gt;&lt;/contributors&gt;&lt;titles&gt;&lt;title&gt;Stress-Induced Metabolic Reprogramming in Cancer&lt;/title&gt;&lt;secondary-title&gt;(under review)&lt;/secondary-title&gt;&lt;/titles&gt;&lt;periodical&gt;&lt;full-title&gt;(under review)&lt;/full-title&gt;&lt;/periodical&gt;&lt;dates&gt;&lt;year&gt;2019&lt;/year&gt;&lt;/dates&gt;&lt;urls&gt;&lt;/urls&gt;&lt;/record&gt;&lt;/Cite&gt;&lt;/EndNote&gt;</w:instrText>
      </w:r>
      <w:r w:rsidR="00522313">
        <w:rPr>
          <w:rFonts w:asciiTheme="minorHAnsi" w:hAnsiTheme="minorHAnsi"/>
        </w:rPr>
        <w:fldChar w:fldCharType="separate"/>
      </w:r>
      <w:r w:rsidR="00522313" w:rsidRPr="00522313">
        <w:rPr>
          <w:rFonts w:asciiTheme="minorHAnsi" w:hAnsiTheme="minorHAnsi"/>
          <w:noProof/>
          <w:vertAlign w:val="superscript"/>
        </w:rPr>
        <w:t>7</w:t>
      </w:r>
      <w:r w:rsidR="00522313">
        <w:rPr>
          <w:rFonts w:asciiTheme="minorHAnsi" w:hAnsiTheme="minorHAnsi"/>
        </w:rPr>
        <w:fldChar w:fldCharType="end"/>
      </w:r>
      <w:r w:rsidRPr="00EF05D4">
        <w:rPr>
          <w:rFonts w:asciiTheme="minorHAnsi" w:hAnsiTheme="minorHAnsi"/>
        </w:rPr>
        <w:t xml:space="preserve">). </w:t>
      </w:r>
    </w:p>
    <w:p w14:paraId="750A76BE" w14:textId="77777777" w:rsidR="003A7362" w:rsidRDefault="003A7362">
      <w:pPr>
        <w:rPr>
          <w:rFonts w:asciiTheme="minorHAnsi" w:hAnsiTheme="minorHAnsi"/>
        </w:rPr>
      </w:pPr>
      <w:r>
        <w:rPr>
          <w:rFonts w:asciiTheme="minorHAnsi" w:hAnsiTheme="minorHAnsi"/>
        </w:rPr>
        <w:br w:type="page"/>
      </w:r>
    </w:p>
    <w:p w14:paraId="57E566FB" w14:textId="77777777" w:rsidR="006A4520" w:rsidRPr="00EF05D4" w:rsidRDefault="006A4520" w:rsidP="006D2CE3">
      <w:pPr>
        <w:snapToGrid w:val="0"/>
        <w:spacing w:line="276" w:lineRule="auto"/>
        <w:jc w:val="both"/>
        <w:rPr>
          <w:rFonts w:asciiTheme="minorHAnsi" w:hAnsiTheme="minorHAnsi"/>
        </w:rPr>
        <w:sectPr w:rsidR="006A4520" w:rsidRPr="00EF05D4" w:rsidSect="009D22B6">
          <w:pgSz w:w="12240" w:h="15840"/>
          <w:pgMar w:top="1440" w:right="1440" w:bottom="1440" w:left="1440" w:header="720" w:footer="720" w:gutter="0"/>
          <w:cols w:space="720"/>
          <w:docGrid w:linePitch="360"/>
        </w:sectPr>
      </w:pPr>
    </w:p>
    <w:p w14:paraId="378FCE53" w14:textId="77777777" w:rsidR="008E7D30" w:rsidRPr="00EF05D4" w:rsidRDefault="008E7D30" w:rsidP="006D2CE3">
      <w:pPr>
        <w:snapToGrid w:val="0"/>
        <w:spacing w:line="276" w:lineRule="auto"/>
        <w:jc w:val="both"/>
        <w:rPr>
          <w:rFonts w:asciiTheme="minorHAnsi" w:hAnsiTheme="minorHAnsi"/>
          <w:b/>
        </w:rPr>
      </w:pPr>
    </w:p>
    <w:p w14:paraId="22EB1727" w14:textId="2C9D9792" w:rsidR="008E7D30" w:rsidRPr="00EF05D4" w:rsidRDefault="008E7D30" w:rsidP="006D2CE3">
      <w:pPr>
        <w:snapToGrid w:val="0"/>
        <w:spacing w:line="276" w:lineRule="auto"/>
        <w:jc w:val="both"/>
        <w:rPr>
          <w:rFonts w:asciiTheme="minorHAnsi" w:hAnsiTheme="minorHAnsi"/>
          <w:b/>
        </w:rPr>
      </w:pPr>
      <w:r w:rsidRPr="00EF05D4">
        <w:rPr>
          <w:rFonts w:asciiTheme="minorHAnsi" w:hAnsiTheme="minorHAnsi"/>
          <w:b/>
          <w:noProof/>
        </w:rPr>
        <w:drawing>
          <wp:inline distT="0" distB="0" distL="0" distR="0" wp14:anchorId="34CC74B0" wp14:editId="57F381EC">
            <wp:extent cx="8229600" cy="446468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2019-11-06 17.33.49.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8229600" cy="4464685"/>
                    </a:xfrm>
                    <a:prstGeom prst="rect">
                      <a:avLst/>
                    </a:prstGeom>
                  </pic:spPr>
                </pic:pic>
              </a:graphicData>
            </a:graphic>
          </wp:inline>
        </w:drawing>
      </w:r>
    </w:p>
    <w:p w14:paraId="3E1391C7" w14:textId="77777777" w:rsidR="00851E10" w:rsidRPr="00EF05D4" w:rsidRDefault="00851E10" w:rsidP="006D2CE3">
      <w:pPr>
        <w:snapToGrid w:val="0"/>
        <w:spacing w:line="276" w:lineRule="auto"/>
        <w:jc w:val="both"/>
        <w:rPr>
          <w:rFonts w:asciiTheme="minorHAnsi" w:hAnsiTheme="minorHAnsi"/>
          <w:b/>
        </w:rPr>
      </w:pPr>
    </w:p>
    <w:p w14:paraId="5C081EA5" w14:textId="4A3AFBA1" w:rsidR="00177A4A" w:rsidRDefault="00851E10" w:rsidP="006D2CE3">
      <w:pPr>
        <w:snapToGrid w:val="0"/>
        <w:spacing w:line="276" w:lineRule="auto"/>
        <w:jc w:val="both"/>
        <w:rPr>
          <w:rFonts w:asciiTheme="minorHAnsi" w:hAnsiTheme="minorHAnsi"/>
        </w:rPr>
      </w:pPr>
      <w:r w:rsidRPr="00EF05D4">
        <w:rPr>
          <w:rFonts w:asciiTheme="minorHAnsi" w:hAnsiTheme="minorHAnsi"/>
          <w:b/>
        </w:rPr>
        <w:t>Figure S</w:t>
      </w:r>
      <w:r w:rsidR="003A7362">
        <w:rPr>
          <w:rFonts w:asciiTheme="minorHAnsi" w:hAnsiTheme="minorHAnsi"/>
          <w:b/>
        </w:rPr>
        <w:t>2</w:t>
      </w:r>
      <w:r w:rsidRPr="00EF05D4">
        <w:rPr>
          <w:rFonts w:asciiTheme="minorHAnsi" w:hAnsiTheme="minorHAnsi"/>
          <w:b/>
        </w:rPr>
        <w:t xml:space="preserve">: </w:t>
      </w:r>
      <w:r w:rsidRPr="00EF05D4">
        <w:rPr>
          <w:rFonts w:asciiTheme="minorHAnsi" w:hAnsiTheme="minorHAnsi"/>
        </w:rPr>
        <w:t xml:space="preserve">Metabolic network of ganglioside synthesis (adapted from </w:t>
      </w:r>
      <w:proofErr w:type="spellStart"/>
      <w:r w:rsidRPr="00EF05D4">
        <w:rPr>
          <w:rFonts w:asciiTheme="minorHAnsi" w:hAnsiTheme="minorHAnsi"/>
        </w:rPr>
        <w:t>Bioc</w:t>
      </w:r>
      <w:r w:rsidR="00935DE7" w:rsidRPr="00EF05D4">
        <w:rPr>
          <w:rFonts w:asciiTheme="minorHAnsi" w:hAnsiTheme="minorHAnsi"/>
        </w:rPr>
        <w:t>yc</w:t>
      </w:r>
      <w:proofErr w:type="spellEnd"/>
      <w:r w:rsidR="00935DE7" w:rsidRPr="00EF05D4">
        <w:rPr>
          <w:rFonts w:asciiTheme="minorHAnsi" w:hAnsiTheme="minorHAnsi"/>
        </w:rPr>
        <w:t>)</w:t>
      </w:r>
      <w:r w:rsidR="00481A22" w:rsidRPr="00EF05D4">
        <w:rPr>
          <w:rFonts w:asciiTheme="minorHAnsi" w:hAnsiTheme="minorHAnsi"/>
        </w:rPr>
        <w:t>.</w:t>
      </w:r>
      <w:r w:rsidR="00DE0B56" w:rsidRPr="00EF05D4" w:rsidDel="00DE0B56">
        <w:rPr>
          <w:rFonts w:asciiTheme="minorHAnsi" w:hAnsiTheme="minorHAnsi"/>
        </w:rPr>
        <w:t xml:space="preserve"> </w:t>
      </w:r>
      <w:r w:rsidR="00480E4A">
        <w:rPr>
          <w:rFonts w:asciiTheme="minorHAnsi" w:hAnsiTheme="minorHAnsi"/>
        </w:rPr>
        <w:fldChar w:fldCharType="begin"/>
      </w:r>
      <w:r w:rsidR="00480E4A">
        <w:rPr>
          <w:rFonts w:asciiTheme="minorHAnsi" w:hAnsiTheme="minorHAnsi"/>
        </w:rPr>
        <w:instrText xml:space="preserve"> ADDIN </w:instrText>
      </w:r>
      <w:r w:rsidR="00480E4A">
        <w:rPr>
          <w:rFonts w:asciiTheme="minorHAnsi" w:hAnsiTheme="minorHAnsi"/>
        </w:rPr>
        <w:fldChar w:fldCharType="end"/>
      </w:r>
    </w:p>
    <w:sectPr w:rsidR="00177A4A" w:rsidSect="00935DE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2ED4E2" w14:textId="77777777" w:rsidR="000B2262" w:rsidRDefault="000B2262" w:rsidP="005A7495">
      <w:r>
        <w:separator/>
      </w:r>
    </w:p>
  </w:endnote>
  <w:endnote w:type="continuationSeparator" w:id="0">
    <w:p w14:paraId="0B335DE6" w14:textId="77777777" w:rsidR="000B2262" w:rsidRDefault="000B2262" w:rsidP="005A74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AF7ACE" w14:textId="77777777" w:rsidR="000B2262" w:rsidRDefault="000B2262" w:rsidP="005A7495">
      <w:r>
        <w:separator/>
      </w:r>
    </w:p>
  </w:footnote>
  <w:footnote w:type="continuationSeparator" w:id="0">
    <w:p w14:paraId="0B31B78B" w14:textId="77777777" w:rsidR="000B2262" w:rsidRDefault="000B2262" w:rsidP="005A749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21E3B"/>
    <w:multiLevelType w:val="hybridMultilevel"/>
    <w:tmpl w:val="77BABF54"/>
    <w:lvl w:ilvl="0" w:tplc="1E12F9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1E6517"/>
    <w:multiLevelType w:val="hybridMultilevel"/>
    <w:tmpl w:val="CE344D5C"/>
    <w:lvl w:ilvl="0" w:tplc="ED3EFFE0">
      <w:start w:val="6"/>
      <w:numFmt w:val="bullet"/>
      <w:lvlText w:val="-"/>
      <w:lvlJc w:val="left"/>
      <w:pPr>
        <w:ind w:left="720" w:hanging="360"/>
      </w:pPr>
      <w:rPr>
        <w:rFonts w:ascii="Calibri" w:eastAsiaTheme="minorEastAsia"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4916FA"/>
    <w:multiLevelType w:val="hybridMultilevel"/>
    <w:tmpl w:val="1180BA84"/>
    <w:lvl w:ilvl="0" w:tplc="DDEC2112">
      <w:start w:val="1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4E4FA2"/>
    <w:multiLevelType w:val="hybridMultilevel"/>
    <w:tmpl w:val="0AE2C01E"/>
    <w:lvl w:ilvl="0" w:tplc="C6A67B5A">
      <w:start w:val="1"/>
      <w:numFmt w:val="decimal"/>
      <w:lvlText w:val="%1."/>
      <w:lvlJc w:val="left"/>
      <w:pPr>
        <w:ind w:left="720" w:hanging="360"/>
      </w:pPr>
      <w:rPr>
        <w:rFonts w:asciiTheme="minorHAnsi" w:eastAsiaTheme="minorEastAsia"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18142E"/>
    <w:multiLevelType w:val="hybridMultilevel"/>
    <w:tmpl w:val="11B21D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A578BA"/>
    <w:multiLevelType w:val="hybridMultilevel"/>
    <w:tmpl w:val="EDB8757A"/>
    <w:lvl w:ilvl="0" w:tplc="763446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046EC2"/>
    <w:multiLevelType w:val="hybridMultilevel"/>
    <w:tmpl w:val="77BABF54"/>
    <w:lvl w:ilvl="0" w:tplc="1E12F9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536D1B"/>
    <w:multiLevelType w:val="hybridMultilevel"/>
    <w:tmpl w:val="53F8B38E"/>
    <w:lvl w:ilvl="0" w:tplc="E71831D6">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9E094A"/>
    <w:multiLevelType w:val="multilevel"/>
    <w:tmpl w:val="101C455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B9D36F4"/>
    <w:multiLevelType w:val="hybridMultilevel"/>
    <w:tmpl w:val="8584BF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345D72"/>
    <w:multiLevelType w:val="hybridMultilevel"/>
    <w:tmpl w:val="551C633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A95414"/>
    <w:multiLevelType w:val="hybridMultilevel"/>
    <w:tmpl w:val="EDB8757A"/>
    <w:lvl w:ilvl="0" w:tplc="763446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602094B"/>
    <w:multiLevelType w:val="hybridMultilevel"/>
    <w:tmpl w:val="3A1C9CD6"/>
    <w:lvl w:ilvl="0" w:tplc="64AA66E8">
      <w:start w:val="1"/>
      <w:numFmt w:val="upperLetter"/>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5A401639"/>
    <w:multiLevelType w:val="hybridMultilevel"/>
    <w:tmpl w:val="7B284CA2"/>
    <w:lvl w:ilvl="0" w:tplc="D9228D12">
      <w:start w:val="5"/>
      <w:numFmt w:val="bullet"/>
      <w:lvlText w:val="-"/>
      <w:lvlJc w:val="left"/>
      <w:pPr>
        <w:ind w:left="720" w:hanging="360"/>
      </w:pPr>
      <w:rPr>
        <w:rFonts w:ascii="Calibri" w:eastAsia="Times New Roman"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F352D07"/>
    <w:multiLevelType w:val="hybridMultilevel"/>
    <w:tmpl w:val="BE4E5194"/>
    <w:lvl w:ilvl="0" w:tplc="9BB0575C">
      <w:start w:val="1"/>
      <w:numFmt w:val="decimal"/>
      <w:lvlText w:val="%1)"/>
      <w:lvlJc w:val="left"/>
      <w:pPr>
        <w:ind w:left="720" w:hanging="360"/>
      </w:pPr>
      <w:rPr>
        <w:rFonts w:hint="default"/>
      </w:rPr>
    </w:lvl>
    <w:lvl w:ilvl="1" w:tplc="04090019" w:tentative="1">
      <w:start w:val="1"/>
      <w:numFmt w:val="lowerLetter"/>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lowerLetter"/>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lowerLetter"/>
      <w:lvlText w:val="%8)"/>
      <w:lvlJc w:val="left"/>
      <w:pPr>
        <w:ind w:left="4200" w:hanging="480"/>
      </w:pPr>
    </w:lvl>
    <w:lvl w:ilvl="8" w:tplc="0409001B" w:tentative="1">
      <w:start w:val="1"/>
      <w:numFmt w:val="lowerRoman"/>
      <w:lvlText w:val="%9."/>
      <w:lvlJc w:val="right"/>
      <w:pPr>
        <w:ind w:left="4680" w:hanging="480"/>
      </w:pPr>
    </w:lvl>
  </w:abstractNum>
  <w:abstractNum w:abstractNumId="15" w15:restartNumberingAfterBreak="0">
    <w:nsid w:val="6483328B"/>
    <w:multiLevelType w:val="hybridMultilevel"/>
    <w:tmpl w:val="C76635E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BF14E49"/>
    <w:multiLevelType w:val="hybridMultilevel"/>
    <w:tmpl w:val="EDB8757A"/>
    <w:lvl w:ilvl="0" w:tplc="763446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5"/>
  </w:num>
  <w:num w:numId="3">
    <w:abstractNumId w:val="7"/>
  </w:num>
  <w:num w:numId="4">
    <w:abstractNumId w:val="13"/>
  </w:num>
  <w:num w:numId="5">
    <w:abstractNumId w:val="10"/>
  </w:num>
  <w:num w:numId="6">
    <w:abstractNumId w:val="9"/>
  </w:num>
  <w:num w:numId="7">
    <w:abstractNumId w:val="3"/>
  </w:num>
  <w:num w:numId="8">
    <w:abstractNumId w:val="8"/>
  </w:num>
  <w:num w:numId="9">
    <w:abstractNumId w:val="14"/>
  </w:num>
  <w:num w:numId="10">
    <w:abstractNumId w:val="16"/>
  </w:num>
  <w:num w:numId="11">
    <w:abstractNumId w:val="5"/>
  </w:num>
  <w:num w:numId="12">
    <w:abstractNumId w:val="2"/>
  </w:num>
  <w:num w:numId="13">
    <w:abstractNumId w:val="12"/>
  </w:num>
  <w:num w:numId="14">
    <w:abstractNumId w:val="6"/>
  </w:num>
  <w:num w:numId="15">
    <w:abstractNumId w:val="0"/>
  </w:num>
  <w:num w:numId="16">
    <w:abstractNumId w:val="4"/>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bordersDoNotSurroundHeader/>
  <w:bordersDoNotSurroundFooter/>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sff9xfi5trx5eawa0p2svqzete0xzeaa0f&quot;&gt;My EndNote Library&lt;record-ids&gt;&lt;item&gt;55&lt;/item&gt;&lt;item&gt;100&lt;/item&gt;&lt;item&gt;396&lt;/item&gt;&lt;item&gt;401&lt;/item&gt;&lt;item&gt;404&lt;/item&gt;&lt;item&gt;405&lt;/item&gt;&lt;item&gt;406&lt;/item&gt;&lt;/record-ids&gt;&lt;/item&gt;&lt;/Libraries&gt;"/>
  </w:docVars>
  <w:rsids>
    <w:rsidRoot w:val="00D809CA"/>
    <w:rsid w:val="0000405E"/>
    <w:rsid w:val="00007522"/>
    <w:rsid w:val="00012F70"/>
    <w:rsid w:val="00016843"/>
    <w:rsid w:val="000201C7"/>
    <w:rsid w:val="0002021E"/>
    <w:rsid w:val="00025BEC"/>
    <w:rsid w:val="00026A55"/>
    <w:rsid w:val="00040123"/>
    <w:rsid w:val="00044827"/>
    <w:rsid w:val="00045198"/>
    <w:rsid w:val="00050D32"/>
    <w:rsid w:val="00051029"/>
    <w:rsid w:val="0005112B"/>
    <w:rsid w:val="00052047"/>
    <w:rsid w:val="000524BB"/>
    <w:rsid w:val="000536AB"/>
    <w:rsid w:val="00055B7A"/>
    <w:rsid w:val="000569E3"/>
    <w:rsid w:val="00060BB5"/>
    <w:rsid w:val="000620CE"/>
    <w:rsid w:val="0006662B"/>
    <w:rsid w:val="00070DBE"/>
    <w:rsid w:val="00074B68"/>
    <w:rsid w:val="000753A1"/>
    <w:rsid w:val="0007781D"/>
    <w:rsid w:val="00080AF6"/>
    <w:rsid w:val="00080C6B"/>
    <w:rsid w:val="0008252B"/>
    <w:rsid w:val="0008292E"/>
    <w:rsid w:val="00083D48"/>
    <w:rsid w:val="00085963"/>
    <w:rsid w:val="000861A7"/>
    <w:rsid w:val="000861FF"/>
    <w:rsid w:val="0009459F"/>
    <w:rsid w:val="00094EBB"/>
    <w:rsid w:val="0009647F"/>
    <w:rsid w:val="000A1847"/>
    <w:rsid w:val="000A28CC"/>
    <w:rsid w:val="000A3649"/>
    <w:rsid w:val="000A634E"/>
    <w:rsid w:val="000A6F0A"/>
    <w:rsid w:val="000B0045"/>
    <w:rsid w:val="000B2262"/>
    <w:rsid w:val="000B3088"/>
    <w:rsid w:val="000B334D"/>
    <w:rsid w:val="000B52A5"/>
    <w:rsid w:val="000B74D3"/>
    <w:rsid w:val="000D02B1"/>
    <w:rsid w:val="000D0CA8"/>
    <w:rsid w:val="000D122D"/>
    <w:rsid w:val="000D2BC4"/>
    <w:rsid w:val="000D64D5"/>
    <w:rsid w:val="000D65F1"/>
    <w:rsid w:val="000D66C0"/>
    <w:rsid w:val="000E12C2"/>
    <w:rsid w:val="000E2613"/>
    <w:rsid w:val="000E26CA"/>
    <w:rsid w:val="000E36F5"/>
    <w:rsid w:val="000E3DA2"/>
    <w:rsid w:val="000E717A"/>
    <w:rsid w:val="000F123E"/>
    <w:rsid w:val="000F2D83"/>
    <w:rsid w:val="000F434B"/>
    <w:rsid w:val="000F486C"/>
    <w:rsid w:val="000F5249"/>
    <w:rsid w:val="000F560B"/>
    <w:rsid w:val="000F57F9"/>
    <w:rsid w:val="000F7024"/>
    <w:rsid w:val="001024F7"/>
    <w:rsid w:val="00107BCD"/>
    <w:rsid w:val="001112AD"/>
    <w:rsid w:val="00112844"/>
    <w:rsid w:val="00114A81"/>
    <w:rsid w:val="00114DA2"/>
    <w:rsid w:val="00120347"/>
    <w:rsid w:val="00120A81"/>
    <w:rsid w:val="00121792"/>
    <w:rsid w:val="00123110"/>
    <w:rsid w:val="00123AAC"/>
    <w:rsid w:val="0012508B"/>
    <w:rsid w:val="00136D52"/>
    <w:rsid w:val="001374F9"/>
    <w:rsid w:val="00142D34"/>
    <w:rsid w:val="001432EA"/>
    <w:rsid w:val="00143565"/>
    <w:rsid w:val="0014382A"/>
    <w:rsid w:val="00146720"/>
    <w:rsid w:val="0015030A"/>
    <w:rsid w:val="001568BA"/>
    <w:rsid w:val="001600B1"/>
    <w:rsid w:val="00160311"/>
    <w:rsid w:val="00160D48"/>
    <w:rsid w:val="001627EB"/>
    <w:rsid w:val="00163B8A"/>
    <w:rsid w:val="001647E0"/>
    <w:rsid w:val="00165297"/>
    <w:rsid w:val="00165C90"/>
    <w:rsid w:val="00170AD6"/>
    <w:rsid w:val="00174FEE"/>
    <w:rsid w:val="00175C89"/>
    <w:rsid w:val="00177A4A"/>
    <w:rsid w:val="0018005A"/>
    <w:rsid w:val="00180297"/>
    <w:rsid w:val="00180B84"/>
    <w:rsid w:val="0018437F"/>
    <w:rsid w:val="00185494"/>
    <w:rsid w:val="001872A0"/>
    <w:rsid w:val="00190145"/>
    <w:rsid w:val="00190FCE"/>
    <w:rsid w:val="001958A3"/>
    <w:rsid w:val="00195A61"/>
    <w:rsid w:val="001A665C"/>
    <w:rsid w:val="001A7F7D"/>
    <w:rsid w:val="001B29E2"/>
    <w:rsid w:val="001B4D95"/>
    <w:rsid w:val="001B69D1"/>
    <w:rsid w:val="001C3810"/>
    <w:rsid w:val="001C3F6F"/>
    <w:rsid w:val="001C4D21"/>
    <w:rsid w:val="001C635C"/>
    <w:rsid w:val="001C7119"/>
    <w:rsid w:val="001C7255"/>
    <w:rsid w:val="001D00D7"/>
    <w:rsid w:val="001D4AB0"/>
    <w:rsid w:val="001D6902"/>
    <w:rsid w:val="001E2CDB"/>
    <w:rsid w:val="001E3D25"/>
    <w:rsid w:val="001E40B9"/>
    <w:rsid w:val="001E5042"/>
    <w:rsid w:val="001E5BEB"/>
    <w:rsid w:val="001F5B63"/>
    <w:rsid w:val="001F6357"/>
    <w:rsid w:val="0020272A"/>
    <w:rsid w:val="002110A6"/>
    <w:rsid w:val="002114DA"/>
    <w:rsid w:val="00212380"/>
    <w:rsid w:val="00213431"/>
    <w:rsid w:val="00214BD2"/>
    <w:rsid w:val="00214C08"/>
    <w:rsid w:val="00215A02"/>
    <w:rsid w:val="002174E7"/>
    <w:rsid w:val="002176D2"/>
    <w:rsid w:val="002206D9"/>
    <w:rsid w:val="00226131"/>
    <w:rsid w:val="00226FF6"/>
    <w:rsid w:val="00227504"/>
    <w:rsid w:val="00232B3B"/>
    <w:rsid w:val="00232FE9"/>
    <w:rsid w:val="0023360B"/>
    <w:rsid w:val="002352F9"/>
    <w:rsid w:val="00235DB5"/>
    <w:rsid w:val="002360C3"/>
    <w:rsid w:val="00237797"/>
    <w:rsid w:val="00241F33"/>
    <w:rsid w:val="00242488"/>
    <w:rsid w:val="0024320B"/>
    <w:rsid w:val="002454FE"/>
    <w:rsid w:val="002458EB"/>
    <w:rsid w:val="00247F31"/>
    <w:rsid w:val="002511B0"/>
    <w:rsid w:val="00253072"/>
    <w:rsid w:val="00255654"/>
    <w:rsid w:val="0025675F"/>
    <w:rsid w:val="00256E91"/>
    <w:rsid w:val="002606BC"/>
    <w:rsid w:val="00260A71"/>
    <w:rsid w:val="00262330"/>
    <w:rsid w:val="00262FA5"/>
    <w:rsid w:val="00263B71"/>
    <w:rsid w:val="00264AC2"/>
    <w:rsid w:val="00266123"/>
    <w:rsid w:val="002671C2"/>
    <w:rsid w:val="0027214F"/>
    <w:rsid w:val="00272F04"/>
    <w:rsid w:val="002767D1"/>
    <w:rsid w:val="00276C92"/>
    <w:rsid w:val="002770E5"/>
    <w:rsid w:val="002771E8"/>
    <w:rsid w:val="0028014E"/>
    <w:rsid w:val="00284729"/>
    <w:rsid w:val="00286586"/>
    <w:rsid w:val="002903B5"/>
    <w:rsid w:val="00292FF4"/>
    <w:rsid w:val="00295A9E"/>
    <w:rsid w:val="0029766A"/>
    <w:rsid w:val="002A5EF6"/>
    <w:rsid w:val="002A60EC"/>
    <w:rsid w:val="002A62CA"/>
    <w:rsid w:val="002A7753"/>
    <w:rsid w:val="002B2B0D"/>
    <w:rsid w:val="002B36AA"/>
    <w:rsid w:val="002B43B9"/>
    <w:rsid w:val="002B6DB1"/>
    <w:rsid w:val="002C1CEA"/>
    <w:rsid w:val="002C1FD0"/>
    <w:rsid w:val="002C41DA"/>
    <w:rsid w:val="002C427C"/>
    <w:rsid w:val="002C4A37"/>
    <w:rsid w:val="002D15AD"/>
    <w:rsid w:val="002D1EC5"/>
    <w:rsid w:val="002D2FAF"/>
    <w:rsid w:val="002D3B07"/>
    <w:rsid w:val="002E05BD"/>
    <w:rsid w:val="002E2D58"/>
    <w:rsid w:val="002E5BB1"/>
    <w:rsid w:val="002E5FFE"/>
    <w:rsid w:val="002E71CD"/>
    <w:rsid w:val="002E724E"/>
    <w:rsid w:val="002F13F5"/>
    <w:rsid w:val="002F15F9"/>
    <w:rsid w:val="002F44E6"/>
    <w:rsid w:val="002F58DA"/>
    <w:rsid w:val="002F77B7"/>
    <w:rsid w:val="003000E9"/>
    <w:rsid w:val="00302815"/>
    <w:rsid w:val="003030E2"/>
    <w:rsid w:val="00305A44"/>
    <w:rsid w:val="00305F3C"/>
    <w:rsid w:val="003063AD"/>
    <w:rsid w:val="0030646B"/>
    <w:rsid w:val="0031043A"/>
    <w:rsid w:val="00314C2E"/>
    <w:rsid w:val="00314C8A"/>
    <w:rsid w:val="00314FF5"/>
    <w:rsid w:val="00316428"/>
    <w:rsid w:val="0032233E"/>
    <w:rsid w:val="0032280F"/>
    <w:rsid w:val="00323312"/>
    <w:rsid w:val="00326595"/>
    <w:rsid w:val="0032712E"/>
    <w:rsid w:val="003312EE"/>
    <w:rsid w:val="00332E64"/>
    <w:rsid w:val="0033431E"/>
    <w:rsid w:val="00334DEC"/>
    <w:rsid w:val="003407CF"/>
    <w:rsid w:val="0034180D"/>
    <w:rsid w:val="00346800"/>
    <w:rsid w:val="00350D34"/>
    <w:rsid w:val="0035769F"/>
    <w:rsid w:val="00357801"/>
    <w:rsid w:val="003601CF"/>
    <w:rsid w:val="00361681"/>
    <w:rsid w:val="00361BAD"/>
    <w:rsid w:val="0036300D"/>
    <w:rsid w:val="00363741"/>
    <w:rsid w:val="003649AA"/>
    <w:rsid w:val="003707E0"/>
    <w:rsid w:val="003721A2"/>
    <w:rsid w:val="003721AE"/>
    <w:rsid w:val="00373475"/>
    <w:rsid w:val="0037471D"/>
    <w:rsid w:val="003774C5"/>
    <w:rsid w:val="003807CD"/>
    <w:rsid w:val="00381B1E"/>
    <w:rsid w:val="00382D7B"/>
    <w:rsid w:val="0038370F"/>
    <w:rsid w:val="003860C5"/>
    <w:rsid w:val="00387BF1"/>
    <w:rsid w:val="003934D8"/>
    <w:rsid w:val="00393C2B"/>
    <w:rsid w:val="00394296"/>
    <w:rsid w:val="0039429E"/>
    <w:rsid w:val="003A4EAB"/>
    <w:rsid w:val="003A6DF2"/>
    <w:rsid w:val="003A6E11"/>
    <w:rsid w:val="003A7080"/>
    <w:rsid w:val="003A7362"/>
    <w:rsid w:val="003B13B9"/>
    <w:rsid w:val="003B234A"/>
    <w:rsid w:val="003B360E"/>
    <w:rsid w:val="003B3924"/>
    <w:rsid w:val="003C1771"/>
    <w:rsid w:val="003C275F"/>
    <w:rsid w:val="003C2905"/>
    <w:rsid w:val="003C3D4A"/>
    <w:rsid w:val="003D1763"/>
    <w:rsid w:val="003D273A"/>
    <w:rsid w:val="003D3E11"/>
    <w:rsid w:val="003D6A86"/>
    <w:rsid w:val="003E1F13"/>
    <w:rsid w:val="003E2474"/>
    <w:rsid w:val="003E646A"/>
    <w:rsid w:val="003E771A"/>
    <w:rsid w:val="003F4DC2"/>
    <w:rsid w:val="003F7B15"/>
    <w:rsid w:val="003F7C4C"/>
    <w:rsid w:val="00400B32"/>
    <w:rsid w:val="004043D4"/>
    <w:rsid w:val="0040503C"/>
    <w:rsid w:val="00412491"/>
    <w:rsid w:val="00415458"/>
    <w:rsid w:val="004174DA"/>
    <w:rsid w:val="00424E01"/>
    <w:rsid w:val="0043178E"/>
    <w:rsid w:val="0043185C"/>
    <w:rsid w:val="00432706"/>
    <w:rsid w:val="00432E8D"/>
    <w:rsid w:val="00434476"/>
    <w:rsid w:val="00436840"/>
    <w:rsid w:val="0044001C"/>
    <w:rsid w:val="004414E5"/>
    <w:rsid w:val="004432EB"/>
    <w:rsid w:val="00445712"/>
    <w:rsid w:val="00446366"/>
    <w:rsid w:val="00450A0A"/>
    <w:rsid w:val="004551B1"/>
    <w:rsid w:val="00456693"/>
    <w:rsid w:val="00460167"/>
    <w:rsid w:val="00460EED"/>
    <w:rsid w:val="00461342"/>
    <w:rsid w:val="004650F5"/>
    <w:rsid w:val="00467E47"/>
    <w:rsid w:val="00470C6E"/>
    <w:rsid w:val="00473558"/>
    <w:rsid w:val="00474A47"/>
    <w:rsid w:val="0047513E"/>
    <w:rsid w:val="00480E4A"/>
    <w:rsid w:val="00481A22"/>
    <w:rsid w:val="0048443D"/>
    <w:rsid w:val="004878DE"/>
    <w:rsid w:val="004916BA"/>
    <w:rsid w:val="004916DF"/>
    <w:rsid w:val="00492E87"/>
    <w:rsid w:val="00493655"/>
    <w:rsid w:val="004A0762"/>
    <w:rsid w:val="004A5EB6"/>
    <w:rsid w:val="004A723D"/>
    <w:rsid w:val="004A724A"/>
    <w:rsid w:val="004B04B4"/>
    <w:rsid w:val="004B1C74"/>
    <w:rsid w:val="004B1E3E"/>
    <w:rsid w:val="004B3406"/>
    <w:rsid w:val="004B35E3"/>
    <w:rsid w:val="004B5465"/>
    <w:rsid w:val="004C24C0"/>
    <w:rsid w:val="004C4DB2"/>
    <w:rsid w:val="004C6154"/>
    <w:rsid w:val="004D4353"/>
    <w:rsid w:val="004D7A99"/>
    <w:rsid w:val="004E211B"/>
    <w:rsid w:val="004E4336"/>
    <w:rsid w:val="004E582C"/>
    <w:rsid w:val="004E617C"/>
    <w:rsid w:val="004E6BB5"/>
    <w:rsid w:val="004E6C32"/>
    <w:rsid w:val="004F085A"/>
    <w:rsid w:val="004F1DBE"/>
    <w:rsid w:val="004F5BBE"/>
    <w:rsid w:val="004F5D65"/>
    <w:rsid w:val="004F777B"/>
    <w:rsid w:val="005037EE"/>
    <w:rsid w:val="00503EDD"/>
    <w:rsid w:val="005044ED"/>
    <w:rsid w:val="005049F7"/>
    <w:rsid w:val="00507A57"/>
    <w:rsid w:val="00507D60"/>
    <w:rsid w:val="00517BBE"/>
    <w:rsid w:val="00522313"/>
    <w:rsid w:val="00523147"/>
    <w:rsid w:val="005233E4"/>
    <w:rsid w:val="00523CBA"/>
    <w:rsid w:val="00527501"/>
    <w:rsid w:val="00534515"/>
    <w:rsid w:val="00535A37"/>
    <w:rsid w:val="00535FE2"/>
    <w:rsid w:val="005401F6"/>
    <w:rsid w:val="005470A9"/>
    <w:rsid w:val="0054779F"/>
    <w:rsid w:val="00547F67"/>
    <w:rsid w:val="00551C89"/>
    <w:rsid w:val="00551D88"/>
    <w:rsid w:val="005562C2"/>
    <w:rsid w:val="0055649C"/>
    <w:rsid w:val="00556575"/>
    <w:rsid w:val="00556B1A"/>
    <w:rsid w:val="0055752A"/>
    <w:rsid w:val="00560CB1"/>
    <w:rsid w:val="0056152B"/>
    <w:rsid w:val="00563437"/>
    <w:rsid w:val="00564CF9"/>
    <w:rsid w:val="00564E1B"/>
    <w:rsid w:val="00567B2F"/>
    <w:rsid w:val="00575A5F"/>
    <w:rsid w:val="00577E17"/>
    <w:rsid w:val="00585B6F"/>
    <w:rsid w:val="0059116A"/>
    <w:rsid w:val="005947FE"/>
    <w:rsid w:val="005948A2"/>
    <w:rsid w:val="005949F6"/>
    <w:rsid w:val="005A10A2"/>
    <w:rsid w:val="005A1667"/>
    <w:rsid w:val="005A203B"/>
    <w:rsid w:val="005A280F"/>
    <w:rsid w:val="005A29A4"/>
    <w:rsid w:val="005A359A"/>
    <w:rsid w:val="005A43E1"/>
    <w:rsid w:val="005A7495"/>
    <w:rsid w:val="005A7795"/>
    <w:rsid w:val="005B0F90"/>
    <w:rsid w:val="005B343C"/>
    <w:rsid w:val="005B3941"/>
    <w:rsid w:val="005B58A0"/>
    <w:rsid w:val="005B6878"/>
    <w:rsid w:val="005C0684"/>
    <w:rsid w:val="005C0C4C"/>
    <w:rsid w:val="005C27B5"/>
    <w:rsid w:val="005C2F5F"/>
    <w:rsid w:val="005C3764"/>
    <w:rsid w:val="005C7721"/>
    <w:rsid w:val="005D2FC4"/>
    <w:rsid w:val="005D3E4E"/>
    <w:rsid w:val="005D592F"/>
    <w:rsid w:val="005E0924"/>
    <w:rsid w:val="005E367B"/>
    <w:rsid w:val="005E7E0C"/>
    <w:rsid w:val="005F2FE9"/>
    <w:rsid w:val="00601792"/>
    <w:rsid w:val="00601D1E"/>
    <w:rsid w:val="00604A43"/>
    <w:rsid w:val="00610265"/>
    <w:rsid w:val="00610416"/>
    <w:rsid w:val="00610F5C"/>
    <w:rsid w:val="00617379"/>
    <w:rsid w:val="00620C68"/>
    <w:rsid w:val="0062115D"/>
    <w:rsid w:val="00623A5F"/>
    <w:rsid w:val="006250BA"/>
    <w:rsid w:val="00632D50"/>
    <w:rsid w:val="00633CAB"/>
    <w:rsid w:val="006369FA"/>
    <w:rsid w:val="0064196F"/>
    <w:rsid w:val="0064285A"/>
    <w:rsid w:val="00645240"/>
    <w:rsid w:val="00645B28"/>
    <w:rsid w:val="00645D59"/>
    <w:rsid w:val="006472E9"/>
    <w:rsid w:val="00647916"/>
    <w:rsid w:val="00651698"/>
    <w:rsid w:val="00651AAA"/>
    <w:rsid w:val="00655D49"/>
    <w:rsid w:val="00665219"/>
    <w:rsid w:val="006655C4"/>
    <w:rsid w:val="006667AC"/>
    <w:rsid w:val="0067008E"/>
    <w:rsid w:val="006701AF"/>
    <w:rsid w:val="0067081C"/>
    <w:rsid w:val="00670B89"/>
    <w:rsid w:val="00671407"/>
    <w:rsid w:val="006720C1"/>
    <w:rsid w:val="00674979"/>
    <w:rsid w:val="00677D8C"/>
    <w:rsid w:val="00681C12"/>
    <w:rsid w:val="00682633"/>
    <w:rsid w:val="006846E7"/>
    <w:rsid w:val="00684AF7"/>
    <w:rsid w:val="00684B62"/>
    <w:rsid w:val="0068564F"/>
    <w:rsid w:val="00685693"/>
    <w:rsid w:val="00685CA8"/>
    <w:rsid w:val="00686A37"/>
    <w:rsid w:val="0068709B"/>
    <w:rsid w:val="00687F93"/>
    <w:rsid w:val="00690ADB"/>
    <w:rsid w:val="00692453"/>
    <w:rsid w:val="006A23AA"/>
    <w:rsid w:val="006A25E0"/>
    <w:rsid w:val="006A2E09"/>
    <w:rsid w:val="006A3DFE"/>
    <w:rsid w:val="006A4520"/>
    <w:rsid w:val="006A6550"/>
    <w:rsid w:val="006A6A1D"/>
    <w:rsid w:val="006B0266"/>
    <w:rsid w:val="006B1C5D"/>
    <w:rsid w:val="006B4010"/>
    <w:rsid w:val="006B4241"/>
    <w:rsid w:val="006B45AF"/>
    <w:rsid w:val="006B7FA5"/>
    <w:rsid w:val="006C0443"/>
    <w:rsid w:val="006C404D"/>
    <w:rsid w:val="006C4812"/>
    <w:rsid w:val="006C647D"/>
    <w:rsid w:val="006D0956"/>
    <w:rsid w:val="006D20DF"/>
    <w:rsid w:val="006D2CE3"/>
    <w:rsid w:val="006E0DC6"/>
    <w:rsid w:val="006E1D3D"/>
    <w:rsid w:val="006E57C0"/>
    <w:rsid w:val="006F3010"/>
    <w:rsid w:val="006F4089"/>
    <w:rsid w:val="006F5AE6"/>
    <w:rsid w:val="006F65E1"/>
    <w:rsid w:val="006F7F8E"/>
    <w:rsid w:val="00700071"/>
    <w:rsid w:val="00705DD1"/>
    <w:rsid w:val="007065F5"/>
    <w:rsid w:val="00710366"/>
    <w:rsid w:val="00710A66"/>
    <w:rsid w:val="00711266"/>
    <w:rsid w:val="00711308"/>
    <w:rsid w:val="0071759F"/>
    <w:rsid w:val="00717B04"/>
    <w:rsid w:val="0072144E"/>
    <w:rsid w:val="0072272A"/>
    <w:rsid w:val="00724ED2"/>
    <w:rsid w:val="00726BB8"/>
    <w:rsid w:val="00726E52"/>
    <w:rsid w:val="00733311"/>
    <w:rsid w:val="007337E9"/>
    <w:rsid w:val="00734113"/>
    <w:rsid w:val="007366C4"/>
    <w:rsid w:val="00740001"/>
    <w:rsid w:val="0074028B"/>
    <w:rsid w:val="0074245E"/>
    <w:rsid w:val="007444C7"/>
    <w:rsid w:val="0074545B"/>
    <w:rsid w:val="00747072"/>
    <w:rsid w:val="0075045A"/>
    <w:rsid w:val="007515A4"/>
    <w:rsid w:val="00751FF4"/>
    <w:rsid w:val="007536B7"/>
    <w:rsid w:val="007573B4"/>
    <w:rsid w:val="0075762D"/>
    <w:rsid w:val="00763F2D"/>
    <w:rsid w:val="007652F3"/>
    <w:rsid w:val="0077307D"/>
    <w:rsid w:val="00774ECD"/>
    <w:rsid w:val="00775257"/>
    <w:rsid w:val="00780017"/>
    <w:rsid w:val="00780337"/>
    <w:rsid w:val="0078367D"/>
    <w:rsid w:val="007841E3"/>
    <w:rsid w:val="00786472"/>
    <w:rsid w:val="00787222"/>
    <w:rsid w:val="00794456"/>
    <w:rsid w:val="0079447E"/>
    <w:rsid w:val="007A0A06"/>
    <w:rsid w:val="007A193C"/>
    <w:rsid w:val="007A1E81"/>
    <w:rsid w:val="007A5DF6"/>
    <w:rsid w:val="007A6E23"/>
    <w:rsid w:val="007B0CB7"/>
    <w:rsid w:val="007B3EE7"/>
    <w:rsid w:val="007C0FBF"/>
    <w:rsid w:val="007C14A9"/>
    <w:rsid w:val="007C34C5"/>
    <w:rsid w:val="007C5685"/>
    <w:rsid w:val="007C7668"/>
    <w:rsid w:val="007D6F93"/>
    <w:rsid w:val="007E3EB0"/>
    <w:rsid w:val="007E579F"/>
    <w:rsid w:val="007E66FC"/>
    <w:rsid w:val="007E7486"/>
    <w:rsid w:val="007E7529"/>
    <w:rsid w:val="007E7565"/>
    <w:rsid w:val="007F0C80"/>
    <w:rsid w:val="007F1786"/>
    <w:rsid w:val="007F40D1"/>
    <w:rsid w:val="00800EAC"/>
    <w:rsid w:val="0080313A"/>
    <w:rsid w:val="0081160F"/>
    <w:rsid w:val="00813DC5"/>
    <w:rsid w:val="0081419F"/>
    <w:rsid w:val="008158BC"/>
    <w:rsid w:val="00816F64"/>
    <w:rsid w:val="00821D1E"/>
    <w:rsid w:val="00823079"/>
    <w:rsid w:val="00826550"/>
    <w:rsid w:val="008268BB"/>
    <w:rsid w:val="00832A05"/>
    <w:rsid w:val="00832BD7"/>
    <w:rsid w:val="00833390"/>
    <w:rsid w:val="008345E8"/>
    <w:rsid w:val="00836C72"/>
    <w:rsid w:val="00840F94"/>
    <w:rsid w:val="008429AF"/>
    <w:rsid w:val="0084435B"/>
    <w:rsid w:val="00847E7D"/>
    <w:rsid w:val="00851E10"/>
    <w:rsid w:val="0085201F"/>
    <w:rsid w:val="008523F7"/>
    <w:rsid w:val="00852CD0"/>
    <w:rsid w:val="00852CD7"/>
    <w:rsid w:val="00854D3B"/>
    <w:rsid w:val="00860B48"/>
    <w:rsid w:val="00862EBA"/>
    <w:rsid w:val="0086313F"/>
    <w:rsid w:val="008631D2"/>
    <w:rsid w:val="00865253"/>
    <w:rsid w:val="00865B59"/>
    <w:rsid w:val="00865E15"/>
    <w:rsid w:val="008701B1"/>
    <w:rsid w:val="00870A69"/>
    <w:rsid w:val="008748E9"/>
    <w:rsid w:val="00880775"/>
    <w:rsid w:val="008808B7"/>
    <w:rsid w:val="008825A7"/>
    <w:rsid w:val="00882750"/>
    <w:rsid w:val="00886D3E"/>
    <w:rsid w:val="0088744E"/>
    <w:rsid w:val="00890F63"/>
    <w:rsid w:val="00894689"/>
    <w:rsid w:val="00895D4B"/>
    <w:rsid w:val="00896759"/>
    <w:rsid w:val="008A0B7C"/>
    <w:rsid w:val="008A6806"/>
    <w:rsid w:val="008B359E"/>
    <w:rsid w:val="008B4EB7"/>
    <w:rsid w:val="008C1D62"/>
    <w:rsid w:val="008C2483"/>
    <w:rsid w:val="008C5FCC"/>
    <w:rsid w:val="008D1532"/>
    <w:rsid w:val="008D1BC7"/>
    <w:rsid w:val="008D797E"/>
    <w:rsid w:val="008E0490"/>
    <w:rsid w:val="008E056F"/>
    <w:rsid w:val="008E0A47"/>
    <w:rsid w:val="008E107F"/>
    <w:rsid w:val="008E22E9"/>
    <w:rsid w:val="008E5229"/>
    <w:rsid w:val="008E5AE4"/>
    <w:rsid w:val="008E5ED5"/>
    <w:rsid w:val="008E7D30"/>
    <w:rsid w:val="008E7EC2"/>
    <w:rsid w:val="008F24CC"/>
    <w:rsid w:val="008F3B29"/>
    <w:rsid w:val="008F41EE"/>
    <w:rsid w:val="008F55FE"/>
    <w:rsid w:val="008F5B9E"/>
    <w:rsid w:val="008F6D89"/>
    <w:rsid w:val="008F7C76"/>
    <w:rsid w:val="0090116D"/>
    <w:rsid w:val="00904917"/>
    <w:rsid w:val="00906862"/>
    <w:rsid w:val="009078FE"/>
    <w:rsid w:val="00907A7C"/>
    <w:rsid w:val="0091370C"/>
    <w:rsid w:val="0091408A"/>
    <w:rsid w:val="00916D85"/>
    <w:rsid w:val="00917066"/>
    <w:rsid w:val="00922217"/>
    <w:rsid w:val="00924BE7"/>
    <w:rsid w:val="00924E49"/>
    <w:rsid w:val="009259EF"/>
    <w:rsid w:val="00930C6D"/>
    <w:rsid w:val="00932A7B"/>
    <w:rsid w:val="00935410"/>
    <w:rsid w:val="00935DE7"/>
    <w:rsid w:val="009400DD"/>
    <w:rsid w:val="009426D2"/>
    <w:rsid w:val="009436CA"/>
    <w:rsid w:val="009446AB"/>
    <w:rsid w:val="00944A2F"/>
    <w:rsid w:val="00950290"/>
    <w:rsid w:val="009512FB"/>
    <w:rsid w:val="00954D45"/>
    <w:rsid w:val="00961B8F"/>
    <w:rsid w:val="00964936"/>
    <w:rsid w:val="00965208"/>
    <w:rsid w:val="009666BC"/>
    <w:rsid w:val="009667E0"/>
    <w:rsid w:val="00970176"/>
    <w:rsid w:val="00971BD8"/>
    <w:rsid w:val="009755A4"/>
    <w:rsid w:val="00975658"/>
    <w:rsid w:val="00975EFE"/>
    <w:rsid w:val="009779F4"/>
    <w:rsid w:val="00977C03"/>
    <w:rsid w:val="00982ACE"/>
    <w:rsid w:val="00984C04"/>
    <w:rsid w:val="00985091"/>
    <w:rsid w:val="009854F1"/>
    <w:rsid w:val="009873AE"/>
    <w:rsid w:val="009901C6"/>
    <w:rsid w:val="009918E0"/>
    <w:rsid w:val="00992427"/>
    <w:rsid w:val="00995C68"/>
    <w:rsid w:val="009A07D7"/>
    <w:rsid w:val="009A2A08"/>
    <w:rsid w:val="009A3A38"/>
    <w:rsid w:val="009A4AB7"/>
    <w:rsid w:val="009A5B44"/>
    <w:rsid w:val="009A6A22"/>
    <w:rsid w:val="009A6BC2"/>
    <w:rsid w:val="009B13F6"/>
    <w:rsid w:val="009B203A"/>
    <w:rsid w:val="009B5CAE"/>
    <w:rsid w:val="009B7C33"/>
    <w:rsid w:val="009C2BBB"/>
    <w:rsid w:val="009C4525"/>
    <w:rsid w:val="009D22B6"/>
    <w:rsid w:val="009D283B"/>
    <w:rsid w:val="009D2AA8"/>
    <w:rsid w:val="009D5675"/>
    <w:rsid w:val="009E18DB"/>
    <w:rsid w:val="009E2D45"/>
    <w:rsid w:val="009E4449"/>
    <w:rsid w:val="009E7108"/>
    <w:rsid w:val="009E7B0C"/>
    <w:rsid w:val="009F4D0F"/>
    <w:rsid w:val="009F6526"/>
    <w:rsid w:val="009F6C99"/>
    <w:rsid w:val="009F6CAA"/>
    <w:rsid w:val="00A008A1"/>
    <w:rsid w:val="00A00A2B"/>
    <w:rsid w:val="00A00AB2"/>
    <w:rsid w:val="00A03C6D"/>
    <w:rsid w:val="00A0716A"/>
    <w:rsid w:val="00A11D15"/>
    <w:rsid w:val="00A178CC"/>
    <w:rsid w:val="00A271D6"/>
    <w:rsid w:val="00A30075"/>
    <w:rsid w:val="00A3126C"/>
    <w:rsid w:val="00A32127"/>
    <w:rsid w:val="00A330D7"/>
    <w:rsid w:val="00A34958"/>
    <w:rsid w:val="00A43472"/>
    <w:rsid w:val="00A44286"/>
    <w:rsid w:val="00A47275"/>
    <w:rsid w:val="00A51EC3"/>
    <w:rsid w:val="00A5578A"/>
    <w:rsid w:val="00A56374"/>
    <w:rsid w:val="00A57383"/>
    <w:rsid w:val="00A63E05"/>
    <w:rsid w:val="00A65B19"/>
    <w:rsid w:val="00A66638"/>
    <w:rsid w:val="00A67218"/>
    <w:rsid w:val="00A67D41"/>
    <w:rsid w:val="00A73A58"/>
    <w:rsid w:val="00A73F09"/>
    <w:rsid w:val="00A74CAC"/>
    <w:rsid w:val="00A76850"/>
    <w:rsid w:val="00A76EFB"/>
    <w:rsid w:val="00A818D1"/>
    <w:rsid w:val="00A83645"/>
    <w:rsid w:val="00A90A9B"/>
    <w:rsid w:val="00A919DF"/>
    <w:rsid w:val="00A92203"/>
    <w:rsid w:val="00A96668"/>
    <w:rsid w:val="00AA1064"/>
    <w:rsid w:val="00AA2779"/>
    <w:rsid w:val="00AA37EB"/>
    <w:rsid w:val="00AB0638"/>
    <w:rsid w:val="00AB612A"/>
    <w:rsid w:val="00AC43EA"/>
    <w:rsid w:val="00AC4C31"/>
    <w:rsid w:val="00AC5837"/>
    <w:rsid w:val="00AC5844"/>
    <w:rsid w:val="00AC7F6B"/>
    <w:rsid w:val="00AD1606"/>
    <w:rsid w:val="00AD383C"/>
    <w:rsid w:val="00AD6BE2"/>
    <w:rsid w:val="00AE03F5"/>
    <w:rsid w:val="00AE111E"/>
    <w:rsid w:val="00AE1E35"/>
    <w:rsid w:val="00AE266B"/>
    <w:rsid w:val="00AE27DF"/>
    <w:rsid w:val="00AE41A1"/>
    <w:rsid w:val="00AE78D0"/>
    <w:rsid w:val="00AF2D6E"/>
    <w:rsid w:val="00AF3FE3"/>
    <w:rsid w:val="00AF42B2"/>
    <w:rsid w:val="00AF4734"/>
    <w:rsid w:val="00AF559A"/>
    <w:rsid w:val="00B00092"/>
    <w:rsid w:val="00B00856"/>
    <w:rsid w:val="00B012DC"/>
    <w:rsid w:val="00B02045"/>
    <w:rsid w:val="00B02D39"/>
    <w:rsid w:val="00B03D0E"/>
    <w:rsid w:val="00B04950"/>
    <w:rsid w:val="00B0518D"/>
    <w:rsid w:val="00B06CA7"/>
    <w:rsid w:val="00B12A72"/>
    <w:rsid w:val="00B13A60"/>
    <w:rsid w:val="00B13BED"/>
    <w:rsid w:val="00B151AB"/>
    <w:rsid w:val="00B15DB9"/>
    <w:rsid w:val="00B172A4"/>
    <w:rsid w:val="00B202C0"/>
    <w:rsid w:val="00B2098E"/>
    <w:rsid w:val="00B2465F"/>
    <w:rsid w:val="00B2613A"/>
    <w:rsid w:val="00B26F60"/>
    <w:rsid w:val="00B27C03"/>
    <w:rsid w:val="00B27DD3"/>
    <w:rsid w:val="00B32FF4"/>
    <w:rsid w:val="00B33128"/>
    <w:rsid w:val="00B34AB1"/>
    <w:rsid w:val="00B35344"/>
    <w:rsid w:val="00B43C8E"/>
    <w:rsid w:val="00B43F79"/>
    <w:rsid w:val="00B46835"/>
    <w:rsid w:val="00B52F64"/>
    <w:rsid w:val="00B532D5"/>
    <w:rsid w:val="00B541DF"/>
    <w:rsid w:val="00B5483D"/>
    <w:rsid w:val="00B55FA9"/>
    <w:rsid w:val="00B55FFA"/>
    <w:rsid w:val="00B563F9"/>
    <w:rsid w:val="00B567C4"/>
    <w:rsid w:val="00B60832"/>
    <w:rsid w:val="00B611CD"/>
    <w:rsid w:val="00B64378"/>
    <w:rsid w:val="00B64493"/>
    <w:rsid w:val="00B64A26"/>
    <w:rsid w:val="00B64D99"/>
    <w:rsid w:val="00B64FEA"/>
    <w:rsid w:val="00B67250"/>
    <w:rsid w:val="00B679C1"/>
    <w:rsid w:val="00B73885"/>
    <w:rsid w:val="00B74F88"/>
    <w:rsid w:val="00B7609C"/>
    <w:rsid w:val="00B82021"/>
    <w:rsid w:val="00B82A2B"/>
    <w:rsid w:val="00B82D2D"/>
    <w:rsid w:val="00B8533F"/>
    <w:rsid w:val="00B86D53"/>
    <w:rsid w:val="00B87FA0"/>
    <w:rsid w:val="00B944B8"/>
    <w:rsid w:val="00B97672"/>
    <w:rsid w:val="00BA50DB"/>
    <w:rsid w:val="00BA5656"/>
    <w:rsid w:val="00BB0EC4"/>
    <w:rsid w:val="00BB2407"/>
    <w:rsid w:val="00BB370E"/>
    <w:rsid w:val="00BB478A"/>
    <w:rsid w:val="00BC2F0C"/>
    <w:rsid w:val="00BC58F3"/>
    <w:rsid w:val="00BD0650"/>
    <w:rsid w:val="00BD4098"/>
    <w:rsid w:val="00BD46A5"/>
    <w:rsid w:val="00BD5A4C"/>
    <w:rsid w:val="00BD6BDE"/>
    <w:rsid w:val="00BE1085"/>
    <w:rsid w:val="00BE21FC"/>
    <w:rsid w:val="00BE4B1A"/>
    <w:rsid w:val="00BE4DFA"/>
    <w:rsid w:val="00BE4F92"/>
    <w:rsid w:val="00BF0AD4"/>
    <w:rsid w:val="00BF0DAF"/>
    <w:rsid w:val="00BF3046"/>
    <w:rsid w:val="00BF553E"/>
    <w:rsid w:val="00BF58CC"/>
    <w:rsid w:val="00BF5AC8"/>
    <w:rsid w:val="00BF71A1"/>
    <w:rsid w:val="00C00313"/>
    <w:rsid w:val="00C12B68"/>
    <w:rsid w:val="00C13ABA"/>
    <w:rsid w:val="00C13C36"/>
    <w:rsid w:val="00C14EBF"/>
    <w:rsid w:val="00C16305"/>
    <w:rsid w:val="00C2214D"/>
    <w:rsid w:val="00C231F2"/>
    <w:rsid w:val="00C243F5"/>
    <w:rsid w:val="00C258E7"/>
    <w:rsid w:val="00C262ED"/>
    <w:rsid w:val="00C2729A"/>
    <w:rsid w:val="00C31C5C"/>
    <w:rsid w:val="00C31CBC"/>
    <w:rsid w:val="00C321B8"/>
    <w:rsid w:val="00C350E8"/>
    <w:rsid w:val="00C40465"/>
    <w:rsid w:val="00C405D5"/>
    <w:rsid w:val="00C40D9D"/>
    <w:rsid w:val="00C43F11"/>
    <w:rsid w:val="00C44B6D"/>
    <w:rsid w:val="00C458C3"/>
    <w:rsid w:val="00C46C00"/>
    <w:rsid w:val="00C46FAC"/>
    <w:rsid w:val="00C50107"/>
    <w:rsid w:val="00C5027C"/>
    <w:rsid w:val="00C506CD"/>
    <w:rsid w:val="00C508C3"/>
    <w:rsid w:val="00C50A00"/>
    <w:rsid w:val="00C56515"/>
    <w:rsid w:val="00C60A4D"/>
    <w:rsid w:val="00C645B8"/>
    <w:rsid w:val="00C64FA5"/>
    <w:rsid w:val="00C6623D"/>
    <w:rsid w:val="00C705E9"/>
    <w:rsid w:val="00C70C27"/>
    <w:rsid w:val="00C74313"/>
    <w:rsid w:val="00C768F6"/>
    <w:rsid w:val="00C77B67"/>
    <w:rsid w:val="00C81802"/>
    <w:rsid w:val="00C8183E"/>
    <w:rsid w:val="00C83ABB"/>
    <w:rsid w:val="00C90F2A"/>
    <w:rsid w:val="00CB029A"/>
    <w:rsid w:val="00CB03B5"/>
    <w:rsid w:val="00CB3702"/>
    <w:rsid w:val="00CB561B"/>
    <w:rsid w:val="00CC18D7"/>
    <w:rsid w:val="00CD2494"/>
    <w:rsid w:val="00CD3EF8"/>
    <w:rsid w:val="00CE17F5"/>
    <w:rsid w:val="00CE233F"/>
    <w:rsid w:val="00CE247D"/>
    <w:rsid w:val="00CE4209"/>
    <w:rsid w:val="00CE4BC4"/>
    <w:rsid w:val="00CE5BEF"/>
    <w:rsid w:val="00CE74D6"/>
    <w:rsid w:val="00CF1ED8"/>
    <w:rsid w:val="00CF21DD"/>
    <w:rsid w:val="00CF2A8B"/>
    <w:rsid w:val="00CF2BAC"/>
    <w:rsid w:val="00CF43AC"/>
    <w:rsid w:val="00D03E8D"/>
    <w:rsid w:val="00D04667"/>
    <w:rsid w:val="00D046DE"/>
    <w:rsid w:val="00D047D2"/>
    <w:rsid w:val="00D13EAA"/>
    <w:rsid w:val="00D15678"/>
    <w:rsid w:val="00D20EBC"/>
    <w:rsid w:val="00D23417"/>
    <w:rsid w:val="00D24E6C"/>
    <w:rsid w:val="00D3132B"/>
    <w:rsid w:val="00D31604"/>
    <w:rsid w:val="00D31DEC"/>
    <w:rsid w:val="00D34839"/>
    <w:rsid w:val="00D40D09"/>
    <w:rsid w:val="00D4273E"/>
    <w:rsid w:val="00D43F3D"/>
    <w:rsid w:val="00D50BFC"/>
    <w:rsid w:val="00D531F2"/>
    <w:rsid w:val="00D5508B"/>
    <w:rsid w:val="00D564F4"/>
    <w:rsid w:val="00D618C6"/>
    <w:rsid w:val="00D622A0"/>
    <w:rsid w:val="00D636FB"/>
    <w:rsid w:val="00D63750"/>
    <w:rsid w:val="00D63919"/>
    <w:rsid w:val="00D655E8"/>
    <w:rsid w:val="00D66E41"/>
    <w:rsid w:val="00D67A5B"/>
    <w:rsid w:val="00D7357D"/>
    <w:rsid w:val="00D7571A"/>
    <w:rsid w:val="00D777D5"/>
    <w:rsid w:val="00D808A5"/>
    <w:rsid w:val="00D809CA"/>
    <w:rsid w:val="00D8223C"/>
    <w:rsid w:val="00D84098"/>
    <w:rsid w:val="00D847D2"/>
    <w:rsid w:val="00D8480C"/>
    <w:rsid w:val="00D9525A"/>
    <w:rsid w:val="00D9530F"/>
    <w:rsid w:val="00D95DB9"/>
    <w:rsid w:val="00DA0E4E"/>
    <w:rsid w:val="00DA266B"/>
    <w:rsid w:val="00DA2D67"/>
    <w:rsid w:val="00DA4D72"/>
    <w:rsid w:val="00DA53AD"/>
    <w:rsid w:val="00DA6D37"/>
    <w:rsid w:val="00DA7131"/>
    <w:rsid w:val="00DB3477"/>
    <w:rsid w:val="00DB565F"/>
    <w:rsid w:val="00DC35D5"/>
    <w:rsid w:val="00DC517E"/>
    <w:rsid w:val="00DC62E5"/>
    <w:rsid w:val="00DC6791"/>
    <w:rsid w:val="00DC774B"/>
    <w:rsid w:val="00DD6BE5"/>
    <w:rsid w:val="00DD793E"/>
    <w:rsid w:val="00DE0172"/>
    <w:rsid w:val="00DE0B56"/>
    <w:rsid w:val="00DE40D6"/>
    <w:rsid w:val="00DE45B1"/>
    <w:rsid w:val="00DE565E"/>
    <w:rsid w:val="00DE62EB"/>
    <w:rsid w:val="00DF5207"/>
    <w:rsid w:val="00DF60A7"/>
    <w:rsid w:val="00E01B8B"/>
    <w:rsid w:val="00E027A7"/>
    <w:rsid w:val="00E029B5"/>
    <w:rsid w:val="00E03811"/>
    <w:rsid w:val="00E0767F"/>
    <w:rsid w:val="00E110E7"/>
    <w:rsid w:val="00E11686"/>
    <w:rsid w:val="00E14A12"/>
    <w:rsid w:val="00E15E6F"/>
    <w:rsid w:val="00E2114C"/>
    <w:rsid w:val="00E241F5"/>
    <w:rsid w:val="00E272A9"/>
    <w:rsid w:val="00E31F54"/>
    <w:rsid w:val="00E32077"/>
    <w:rsid w:val="00E33CFF"/>
    <w:rsid w:val="00E351C0"/>
    <w:rsid w:val="00E354C9"/>
    <w:rsid w:val="00E377C4"/>
    <w:rsid w:val="00E42A91"/>
    <w:rsid w:val="00E42E0A"/>
    <w:rsid w:val="00E45196"/>
    <w:rsid w:val="00E474D3"/>
    <w:rsid w:val="00E50949"/>
    <w:rsid w:val="00E52CFF"/>
    <w:rsid w:val="00E73B5D"/>
    <w:rsid w:val="00E73CBC"/>
    <w:rsid w:val="00E77091"/>
    <w:rsid w:val="00E7735B"/>
    <w:rsid w:val="00E77871"/>
    <w:rsid w:val="00E87463"/>
    <w:rsid w:val="00E9036C"/>
    <w:rsid w:val="00E93545"/>
    <w:rsid w:val="00E940A8"/>
    <w:rsid w:val="00E97E09"/>
    <w:rsid w:val="00EA1839"/>
    <w:rsid w:val="00EA3045"/>
    <w:rsid w:val="00EA35C4"/>
    <w:rsid w:val="00EA360C"/>
    <w:rsid w:val="00EA3E11"/>
    <w:rsid w:val="00EA4BBC"/>
    <w:rsid w:val="00EA5DF8"/>
    <w:rsid w:val="00EA7B28"/>
    <w:rsid w:val="00EB1FF7"/>
    <w:rsid w:val="00EB3C48"/>
    <w:rsid w:val="00EB4317"/>
    <w:rsid w:val="00EB538D"/>
    <w:rsid w:val="00EB5FCE"/>
    <w:rsid w:val="00EB750B"/>
    <w:rsid w:val="00EC1106"/>
    <w:rsid w:val="00EC2F0E"/>
    <w:rsid w:val="00EC601C"/>
    <w:rsid w:val="00EC7CDA"/>
    <w:rsid w:val="00ED0ADD"/>
    <w:rsid w:val="00ED1F3E"/>
    <w:rsid w:val="00EE40B7"/>
    <w:rsid w:val="00EE5747"/>
    <w:rsid w:val="00EF05D4"/>
    <w:rsid w:val="00EF371C"/>
    <w:rsid w:val="00EF566A"/>
    <w:rsid w:val="00EF76DF"/>
    <w:rsid w:val="00EF79B4"/>
    <w:rsid w:val="00F031E6"/>
    <w:rsid w:val="00F03B02"/>
    <w:rsid w:val="00F03E81"/>
    <w:rsid w:val="00F042DA"/>
    <w:rsid w:val="00F11D23"/>
    <w:rsid w:val="00F11F20"/>
    <w:rsid w:val="00F1322D"/>
    <w:rsid w:val="00F14929"/>
    <w:rsid w:val="00F155F5"/>
    <w:rsid w:val="00F2052A"/>
    <w:rsid w:val="00F20570"/>
    <w:rsid w:val="00F215C3"/>
    <w:rsid w:val="00F228A4"/>
    <w:rsid w:val="00F26879"/>
    <w:rsid w:val="00F2699F"/>
    <w:rsid w:val="00F3340B"/>
    <w:rsid w:val="00F34B21"/>
    <w:rsid w:val="00F4595B"/>
    <w:rsid w:val="00F45BBB"/>
    <w:rsid w:val="00F45C25"/>
    <w:rsid w:val="00F50019"/>
    <w:rsid w:val="00F51311"/>
    <w:rsid w:val="00F5149D"/>
    <w:rsid w:val="00F566F9"/>
    <w:rsid w:val="00F60712"/>
    <w:rsid w:val="00F60F44"/>
    <w:rsid w:val="00F6101F"/>
    <w:rsid w:val="00F61199"/>
    <w:rsid w:val="00F61CE3"/>
    <w:rsid w:val="00F63D7D"/>
    <w:rsid w:val="00F65ED2"/>
    <w:rsid w:val="00F6651F"/>
    <w:rsid w:val="00F70A63"/>
    <w:rsid w:val="00F72A46"/>
    <w:rsid w:val="00F75E64"/>
    <w:rsid w:val="00F77508"/>
    <w:rsid w:val="00F77FC5"/>
    <w:rsid w:val="00F83969"/>
    <w:rsid w:val="00F91A50"/>
    <w:rsid w:val="00FA099C"/>
    <w:rsid w:val="00FA4C11"/>
    <w:rsid w:val="00FA7AC2"/>
    <w:rsid w:val="00FA7B70"/>
    <w:rsid w:val="00FB4BEE"/>
    <w:rsid w:val="00FB5183"/>
    <w:rsid w:val="00FB6558"/>
    <w:rsid w:val="00FB6DD5"/>
    <w:rsid w:val="00FB77A8"/>
    <w:rsid w:val="00FC1DFF"/>
    <w:rsid w:val="00FC3A17"/>
    <w:rsid w:val="00FC525E"/>
    <w:rsid w:val="00FD00EC"/>
    <w:rsid w:val="00FD0726"/>
    <w:rsid w:val="00FD0C56"/>
    <w:rsid w:val="00FD568C"/>
    <w:rsid w:val="00FD79F7"/>
    <w:rsid w:val="00FE4B98"/>
    <w:rsid w:val="00FE579A"/>
    <w:rsid w:val="00FF074B"/>
    <w:rsid w:val="00FF246D"/>
    <w:rsid w:val="00FF5AF0"/>
    <w:rsid w:val="00FF5D08"/>
    <w:rsid w:val="00FF5E9F"/>
    <w:rsid w:val="00FF69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9490D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40001"/>
    <w:rPr>
      <w:rFonts w:ascii="Times New Roman" w:hAnsi="Times New Roman" w:cs="Times New Roman"/>
    </w:rPr>
  </w:style>
  <w:style w:type="paragraph" w:styleId="1">
    <w:name w:val="heading 1"/>
    <w:basedOn w:val="a"/>
    <w:next w:val="a"/>
    <w:link w:val="10"/>
    <w:uiPriority w:val="9"/>
    <w:qFormat/>
    <w:rsid w:val="00A8364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3">
    <w:name w:val="heading 3"/>
    <w:basedOn w:val="a"/>
    <w:link w:val="30"/>
    <w:uiPriority w:val="9"/>
    <w:qFormat/>
    <w:rsid w:val="00CF43AC"/>
    <w:pPr>
      <w:spacing w:before="100" w:beforeAutospacing="1" w:after="100" w:afterAutospacing="1"/>
      <w:outlineLvl w:val="2"/>
    </w:pPr>
    <w:rPr>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360C3"/>
    <w:rPr>
      <w:color w:val="808080"/>
    </w:rPr>
  </w:style>
  <w:style w:type="character" w:styleId="a4">
    <w:name w:val="Hyperlink"/>
    <w:basedOn w:val="a0"/>
    <w:uiPriority w:val="99"/>
    <w:unhideWhenUsed/>
    <w:rsid w:val="005E0924"/>
    <w:rPr>
      <w:color w:val="0563C1" w:themeColor="hyperlink"/>
      <w:u w:val="single"/>
    </w:rPr>
  </w:style>
  <w:style w:type="paragraph" w:styleId="a5">
    <w:name w:val="List Paragraph"/>
    <w:basedOn w:val="a"/>
    <w:uiPriority w:val="34"/>
    <w:qFormat/>
    <w:rsid w:val="00A818D1"/>
    <w:pPr>
      <w:ind w:left="720"/>
      <w:contextualSpacing/>
    </w:pPr>
    <w:rPr>
      <w:rFonts w:asciiTheme="minorHAnsi" w:hAnsiTheme="minorHAnsi" w:cstheme="minorBidi"/>
    </w:rPr>
  </w:style>
  <w:style w:type="character" w:styleId="a6">
    <w:name w:val="Emphasis"/>
    <w:basedOn w:val="a0"/>
    <w:uiPriority w:val="20"/>
    <w:qFormat/>
    <w:rsid w:val="00D847D2"/>
    <w:rPr>
      <w:i/>
      <w:iCs/>
    </w:rPr>
  </w:style>
  <w:style w:type="character" w:customStyle="1" w:styleId="30">
    <w:name w:val="标题 3 字符"/>
    <w:basedOn w:val="a0"/>
    <w:link w:val="3"/>
    <w:uiPriority w:val="9"/>
    <w:rsid w:val="00CF43AC"/>
    <w:rPr>
      <w:rFonts w:ascii="Times New Roman" w:hAnsi="Times New Roman" w:cs="Times New Roman"/>
      <w:b/>
      <w:bCs/>
      <w:sz w:val="27"/>
      <w:szCs w:val="27"/>
    </w:rPr>
  </w:style>
  <w:style w:type="paragraph" w:styleId="a7">
    <w:name w:val="header"/>
    <w:basedOn w:val="a"/>
    <w:link w:val="a8"/>
    <w:uiPriority w:val="99"/>
    <w:unhideWhenUsed/>
    <w:rsid w:val="005A7495"/>
    <w:pPr>
      <w:tabs>
        <w:tab w:val="center" w:pos="4680"/>
        <w:tab w:val="right" w:pos="9360"/>
      </w:tabs>
    </w:pPr>
    <w:rPr>
      <w:rFonts w:asciiTheme="minorHAnsi" w:hAnsiTheme="minorHAnsi" w:cstheme="minorBidi"/>
    </w:rPr>
  </w:style>
  <w:style w:type="character" w:customStyle="1" w:styleId="a8">
    <w:name w:val="页眉 字符"/>
    <w:basedOn w:val="a0"/>
    <w:link w:val="a7"/>
    <w:uiPriority w:val="99"/>
    <w:rsid w:val="005A7495"/>
  </w:style>
  <w:style w:type="paragraph" w:styleId="a9">
    <w:name w:val="footer"/>
    <w:basedOn w:val="a"/>
    <w:link w:val="aa"/>
    <w:uiPriority w:val="99"/>
    <w:unhideWhenUsed/>
    <w:rsid w:val="005A7495"/>
    <w:pPr>
      <w:tabs>
        <w:tab w:val="center" w:pos="4680"/>
        <w:tab w:val="right" w:pos="9360"/>
      </w:tabs>
    </w:pPr>
    <w:rPr>
      <w:rFonts w:asciiTheme="minorHAnsi" w:hAnsiTheme="minorHAnsi" w:cstheme="minorBidi"/>
    </w:rPr>
  </w:style>
  <w:style w:type="character" w:customStyle="1" w:styleId="aa">
    <w:name w:val="页脚 字符"/>
    <w:basedOn w:val="a0"/>
    <w:link w:val="a9"/>
    <w:uiPriority w:val="99"/>
    <w:rsid w:val="005A7495"/>
  </w:style>
  <w:style w:type="table" w:styleId="ab">
    <w:name w:val="Table Grid"/>
    <w:basedOn w:val="a1"/>
    <w:uiPriority w:val="39"/>
    <w:rsid w:val="00851E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Balloon Text"/>
    <w:basedOn w:val="a"/>
    <w:link w:val="ad"/>
    <w:uiPriority w:val="99"/>
    <w:semiHidden/>
    <w:unhideWhenUsed/>
    <w:rsid w:val="00503EDD"/>
    <w:rPr>
      <w:sz w:val="18"/>
      <w:szCs w:val="18"/>
    </w:rPr>
  </w:style>
  <w:style w:type="character" w:customStyle="1" w:styleId="ad">
    <w:name w:val="批注框文本 字符"/>
    <w:basedOn w:val="a0"/>
    <w:link w:val="ac"/>
    <w:uiPriority w:val="99"/>
    <w:semiHidden/>
    <w:rsid w:val="00503EDD"/>
    <w:rPr>
      <w:rFonts w:ascii="Times New Roman" w:hAnsi="Times New Roman" w:cs="Times New Roman"/>
      <w:sz w:val="18"/>
      <w:szCs w:val="18"/>
    </w:rPr>
  </w:style>
  <w:style w:type="paragraph" w:styleId="ae">
    <w:name w:val="Revision"/>
    <w:hidden/>
    <w:uiPriority w:val="99"/>
    <w:semiHidden/>
    <w:rsid w:val="00C43F11"/>
    <w:rPr>
      <w:rFonts w:ascii="Times New Roman" w:hAnsi="Times New Roman" w:cs="Times New Roman"/>
    </w:rPr>
  </w:style>
  <w:style w:type="paragraph" w:customStyle="1" w:styleId="EndNoteBibliographyTitle">
    <w:name w:val="EndNote Bibliography Title"/>
    <w:basedOn w:val="a"/>
    <w:link w:val="EndNoteBibliographyTitleChar"/>
    <w:rsid w:val="00177A4A"/>
    <w:pPr>
      <w:jc w:val="center"/>
    </w:pPr>
    <w:rPr>
      <w:noProof/>
    </w:rPr>
  </w:style>
  <w:style w:type="character" w:customStyle="1" w:styleId="EndNoteBibliographyTitleChar">
    <w:name w:val="EndNote Bibliography Title Char"/>
    <w:basedOn w:val="a0"/>
    <w:link w:val="EndNoteBibliographyTitle"/>
    <w:rsid w:val="00177A4A"/>
    <w:rPr>
      <w:rFonts w:ascii="Times New Roman" w:hAnsi="Times New Roman" w:cs="Times New Roman"/>
      <w:noProof/>
    </w:rPr>
  </w:style>
  <w:style w:type="paragraph" w:customStyle="1" w:styleId="EndNoteBibliography">
    <w:name w:val="EndNote Bibliography"/>
    <w:basedOn w:val="a"/>
    <w:link w:val="EndNoteBibliographyChar"/>
    <w:rsid w:val="00177A4A"/>
    <w:pPr>
      <w:jc w:val="both"/>
    </w:pPr>
    <w:rPr>
      <w:noProof/>
    </w:rPr>
  </w:style>
  <w:style w:type="character" w:customStyle="1" w:styleId="EndNoteBibliographyChar">
    <w:name w:val="EndNote Bibliography Char"/>
    <w:basedOn w:val="a0"/>
    <w:link w:val="EndNoteBibliography"/>
    <w:rsid w:val="00177A4A"/>
    <w:rPr>
      <w:rFonts w:ascii="Times New Roman" w:hAnsi="Times New Roman" w:cs="Times New Roman"/>
      <w:noProof/>
    </w:rPr>
  </w:style>
  <w:style w:type="character" w:styleId="af">
    <w:name w:val="annotation reference"/>
    <w:basedOn w:val="a0"/>
    <w:uiPriority w:val="99"/>
    <w:semiHidden/>
    <w:unhideWhenUsed/>
    <w:rsid w:val="0000405E"/>
    <w:rPr>
      <w:sz w:val="16"/>
      <w:szCs w:val="16"/>
    </w:rPr>
  </w:style>
  <w:style w:type="paragraph" w:styleId="af0">
    <w:name w:val="annotation text"/>
    <w:basedOn w:val="a"/>
    <w:link w:val="af1"/>
    <w:uiPriority w:val="99"/>
    <w:semiHidden/>
    <w:unhideWhenUsed/>
    <w:rsid w:val="0000405E"/>
    <w:rPr>
      <w:sz w:val="20"/>
      <w:szCs w:val="20"/>
    </w:rPr>
  </w:style>
  <w:style w:type="character" w:customStyle="1" w:styleId="af1">
    <w:name w:val="批注文字 字符"/>
    <w:basedOn w:val="a0"/>
    <w:link w:val="af0"/>
    <w:uiPriority w:val="99"/>
    <w:semiHidden/>
    <w:rsid w:val="0000405E"/>
    <w:rPr>
      <w:rFonts w:ascii="Times New Roman" w:hAnsi="Times New Roman" w:cs="Times New Roman"/>
      <w:sz w:val="20"/>
      <w:szCs w:val="20"/>
    </w:rPr>
  </w:style>
  <w:style w:type="paragraph" w:styleId="af2">
    <w:name w:val="annotation subject"/>
    <w:basedOn w:val="af0"/>
    <w:next w:val="af0"/>
    <w:link w:val="af3"/>
    <w:uiPriority w:val="99"/>
    <w:semiHidden/>
    <w:unhideWhenUsed/>
    <w:rsid w:val="0000405E"/>
    <w:rPr>
      <w:b/>
      <w:bCs/>
    </w:rPr>
  </w:style>
  <w:style w:type="character" w:customStyle="1" w:styleId="af3">
    <w:name w:val="批注主题 字符"/>
    <w:basedOn w:val="af1"/>
    <w:link w:val="af2"/>
    <w:uiPriority w:val="99"/>
    <w:semiHidden/>
    <w:rsid w:val="0000405E"/>
    <w:rPr>
      <w:rFonts w:ascii="Times New Roman" w:hAnsi="Times New Roman" w:cs="Times New Roman"/>
      <w:b/>
      <w:bCs/>
      <w:sz w:val="20"/>
      <w:szCs w:val="20"/>
    </w:rPr>
  </w:style>
  <w:style w:type="character" w:styleId="af4">
    <w:name w:val="FollowedHyperlink"/>
    <w:basedOn w:val="a0"/>
    <w:uiPriority w:val="99"/>
    <w:semiHidden/>
    <w:unhideWhenUsed/>
    <w:rsid w:val="00971BD8"/>
    <w:rPr>
      <w:color w:val="954F72" w:themeColor="followedHyperlink"/>
      <w:u w:val="single"/>
    </w:rPr>
  </w:style>
  <w:style w:type="character" w:customStyle="1" w:styleId="10">
    <w:name w:val="标题 1 字符"/>
    <w:basedOn w:val="a0"/>
    <w:link w:val="1"/>
    <w:uiPriority w:val="9"/>
    <w:rsid w:val="00A83645"/>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51731">
      <w:bodyDiv w:val="1"/>
      <w:marLeft w:val="0"/>
      <w:marRight w:val="0"/>
      <w:marTop w:val="0"/>
      <w:marBottom w:val="0"/>
      <w:divBdr>
        <w:top w:val="none" w:sz="0" w:space="0" w:color="auto"/>
        <w:left w:val="none" w:sz="0" w:space="0" w:color="auto"/>
        <w:bottom w:val="none" w:sz="0" w:space="0" w:color="auto"/>
        <w:right w:val="none" w:sz="0" w:space="0" w:color="auto"/>
      </w:divBdr>
    </w:div>
    <w:div w:id="134223881">
      <w:bodyDiv w:val="1"/>
      <w:marLeft w:val="0"/>
      <w:marRight w:val="0"/>
      <w:marTop w:val="0"/>
      <w:marBottom w:val="0"/>
      <w:divBdr>
        <w:top w:val="none" w:sz="0" w:space="0" w:color="auto"/>
        <w:left w:val="none" w:sz="0" w:space="0" w:color="auto"/>
        <w:bottom w:val="none" w:sz="0" w:space="0" w:color="auto"/>
        <w:right w:val="none" w:sz="0" w:space="0" w:color="auto"/>
      </w:divBdr>
    </w:div>
    <w:div w:id="274945346">
      <w:bodyDiv w:val="1"/>
      <w:marLeft w:val="0"/>
      <w:marRight w:val="0"/>
      <w:marTop w:val="0"/>
      <w:marBottom w:val="0"/>
      <w:divBdr>
        <w:top w:val="none" w:sz="0" w:space="0" w:color="auto"/>
        <w:left w:val="none" w:sz="0" w:space="0" w:color="auto"/>
        <w:bottom w:val="none" w:sz="0" w:space="0" w:color="auto"/>
        <w:right w:val="none" w:sz="0" w:space="0" w:color="auto"/>
      </w:divBdr>
    </w:div>
    <w:div w:id="356546825">
      <w:bodyDiv w:val="1"/>
      <w:marLeft w:val="0"/>
      <w:marRight w:val="0"/>
      <w:marTop w:val="0"/>
      <w:marBottom w:val="0"/>
      <w:divBdr>
        <w:top w:val="none" w:sz="0" w:space="0" w:color="auto"/>
        <w:left w:val="none" w:sz="0" w:space="0" w:color="auto"/>
        <w:bottom w:val="none" w:sz="0" w:space="0" w:color="auto"/>
        <w:right w:val="none" w:sz="0" w:space="0" w:color="auto"/>
      </w:divBdr>
    </w:div>
    <w:div w:id="615869182">
      <w:bodyDiv w:val="1"/>
      <w:marLeft w:val="0"/>
      <w:marRight w:val="0"/>
      <w:marTop w:val="0"/>
      <w:marBottom w:val="0"/>
      <w:divBdr>
        <w:top w:val="none" w:sz="0" w:space="0" w:color="auto"/>
        <w:left w:val="none" w:sz="0" w:space="0" w:color="auto"/>
        <w:bottom w:val="none" w:sz="0" w:space="0" w:color="auto"/>
        <w:right w:val="none" w:sz="0" w:space="0" w:color="auto"/>
      </w:divBdr>
    </w:div>
    <w:div w:id="767428765">
      <w:bodyDiv w:val="1"/>
      <w:marLeft w:val="0"/>
      <w:marRight w:val="0"/>
      <w:marTop w:val="0"/>
      <w:marBottom w:val="0"/>
      <w:divBdr>
        <w:top w:val="none" w:sz="0" w:space="0" w:color="auto"/>
        <w:left w:val="none" w:sz="0" w:space="0" w:color="auto"/>
        <w:bottom w:val="none" w:sz="0" w:space="0" w:color="auto"/>
        <w:right w:val="none" w:sz="0" w:space="0" w:color="auto"/>
      </w:divBdr>
    </w:div>
    <w:div w:id="1001810515">
      <w:bodyDiv w:val="1"/>
      <w:marLeft w:val="0"/>
      <w:marRight w:val="0"/>
      <w:marTop w:val="0"/>
      <w:marBottom w:val="0"/>
      <w:divBdr>
        <w:top w:val="none" w:sz="0" w:space="0" w:color="auto"/>
        <w:left w:val="none" w:sz="0" w:space="0" w:color="auto"/>
        <w:bottom w:val="none" w:sz="0" w:space="0" w:color="auto"/>
        <w:right w:val="none" w:sz="0" w:space="0" w:color="auto"/>
      </w:divBdr>
    </w:div>
    <w:div w:id="1066337625">
      <w:bodyDiv w:val="1"/>
      <w:marLeft w:val="0"/>
      <w:marRight w:val="0"/>
      <w:marTop w:val="0"/>
      <w:marBottom w:val="0"/>
      <w:divBdr>
        <w:top w:val="none" w:sz="0" w:space="0" w:color="auto"/>
        <w:left w:val="none" w:sz="0" w:space="0" w:color="auto"/>
        <w:bottom w:val="none" w:sz="0" w:space="0" w:color="auto"/>
        <w:right w:val="none" w:sz="0" w:space="0" w:color="auto"/>
      </w:divBdr>
    </w:div>
    <w:div w:id="1066494320">
      <w:bodyDiv w:val="1"/>
      <w:marLeft w:val="0"/>
      <w:marRight w:val="0"/>
      <w:marTop w:val="0"/>
      <w:marBottom w:val="0"/>
      <w:divBdr>
        <w:top w:val="none" w:sz="0" w:space="0" w:color="auto"/>
        <w:left w:val="none" w:sz="0" w:space="0" w:color="auto"/>
        <w:bottom w:val="none" w:sz="0" w:space="0" w:color="auto"/>
        <w:right w:val="none" w:sz="0" w:space="0" w:color="auto"/>
      </w:divBdr>
    </w:div>
    <w:div w:id="1300301580">
      <w:bodyDiv w:val="1"/>
      <w:marLeft w:val="0"/>
      <w:marRight w:val="0"/>
      <w:marTop w:val="0"/>
      <w:marBottom w:val="0"/>
      <w:divBdr>
        <w:top w:val="none" w:sz="0" w:space="0" w:color="auto"/>
        <w:left w:val="none" w:sz="0" w:space="0" w:color="auto"/>
        <w:bottom w:val="none" w:sz="0" w:space="0" w:color="auto"/>
        <w:right w:val="none" w:sz="0" w:space="0" w:color="auto"/>
      </w:divBdr>
    </w:div>
    <w:div w:id="1413622531">
      <w:bodyDiv w:val="1"/>
      <w:marLeft w:val="0"/>
      <w:marRight w:val="0"/>
      <w:marTop w:val="0"/>
      <w:marBottom w:val="0"/>
      <w:divBdr>
        <w:top w:val="none" w:sz="0" w:space="0" w:color="auto"/>
        <w:left w:val="none" w:sz="0" w:space="0" w:color="auto"/>
        <w:bottom w:val="none" w:sz="0" w:space="0" w:color="auto"/>
        <w:right w:val="none" w:sz="0" w:space="0" w:color="auto"/>
      </w:divBdr>
    </w:div>
    <w:div w:id="1565872236">
      <w:bodyDiv w:val="1"/>
      <w:marLeft w:val="0"/>
      <w:marRight w:val="0"/>
      <w:marTop w:val="0"/>
      <w:marBottom w:val="0"/>
      <w:divBdr>
        <w:top w:val="none" w:sz="0" w:space="0" w:color="auto"/>
        <w:left w:val="none" w:sz="0" w:space="0" w:color="auto"/>
        <w:bottom w:val="none" w:sz="0" w:space="0" w:color="auto"/>
        <w:right w:val="none" w:sz="0" w:space="0" w:color="auto"/>
      </w:divBdr>
    </w:div>
    <w:div w:id="1642036676">
      <w:bodyDiv w:val="1"/>
      <w:marLeft w:val="0"/>
      <w:marRight w:val="0"/>
      <w:marTop w:val="0"/>
      <w:marBottom w:val="0"/>
      <w:divBdr>
        <w:top w:val="none" w:sz="0" w:space="0" w:color="auto"/>
        <w:left w:val="none" w:sz="0" w:space="0" w:color="auto"/>
        <w:bottom w:val="none" w:sz="0" w:space="0" w:color="auto"/>
        <w:right w:val="none" w:sz="0" w:space="0" w:color="auto"/>
      </w:divBdr>
    </w:div>
    <w:div w:id="1970476988">
      <w:bodyDiv w:val="1"/>
      <w:marLeft w:val="0"/>
      <w:marRight w:val="0"/>
      <w:marTop w:val="0"/>
      <w:marBottom w:val="0"/>
      <w:divBdr>
        <w:top w:val="none" w:sz="0" w:space="0" w:color="auto"/>
        <w:left w:val="none" w:sz="0" w:space="0" w:color="auto"/>
        <w:bottom w:val="none" w:sz="0" w:space="0" w:color="auto"/>
        <w:right w:val="none" w:sz="0" w:space="0" w:color="auto"/>
      </w:divBdr>
    </w:div>
    <w:div w:id="2049523192">
      <w:bodyDiv w:val="1"/>
      <w:marLeft w:val="0"/>
      <w:marRight w:val="0"/>
      <w:marTop w:val="0"/>
      <w:marBottom w:val="0"/>
      <w:divBdr>
        <w:top w:val="none" w:sz="0" w:space="0" w:color="auto"/>
        <w:left w:val="none" w:sz="0" w:space="0" w:color="auto"/>
        <w:bottom w:val="none" w:sz="0" w:space="0" w:color="auto"/>
        <w:right w:val="none" w:sz="0" w:space="0" w:color="auto"/>
      </w:divBdr>
    </w:div>
    <w:div w:id="2059817927">
      <w:bodyDiv w:val="1"/>
      <w:marLeft w:val="0"/>
      <w:marRight w:val="0"/>
      <w:marTop w:val="0"/>
      <w:marBottom w:val="0"/>
      <w:divBdr>
        <w:top w:val="none" w:sz="0" w:space="0" w:color="auto"/>
        <w:left w:val="none" w:sz="0" w:space="0" w:color="auto"/>
        <w:bottom w:val="none" w:sz="0" w:space="0" w:color="auto"/>
        <w:right w:val="none" w:sz="0" w:space="0" w:color="auto"/>
      </w:divBdr>
    </w:div>
    <w:div w:id="21404878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AEEAB14-BD6F-4347-A110-505DFB7AF7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Pages>
  <Words>203</Words>
  <Characters>1161</Characters>
  <Application>Microsoft Office Word</Application>
  <DocSecurity>0</DocSecurity>
  <Lines>9</Lines>
  <Paragraphs>2</Paragraphs>
  <ScaleCrop>false</ScaleCrop>
  <HeadingPairs>
    <vt:vector size="2" baseType="variant">
      <vt:variant>
        <vt:lpstr>标题</vt:lpstr>
      </vt:variant>
      <vt:variant>
        <vt:i4>1</vt:i4>
      </vt:variant>
    </vt:vector>
  </HeadingPairs>
  <TitlesOfParts>
    <vt:vector size="1" baseType="lpstr">
      <vt:lpstr/>
    </vt:vector>
  </TitlesOfParts>
  <Company/>
  <LinksUpToDate>false</LinksUpToDate>
  <CharactersWithSpaces>1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HY</cp:lastModifiedBy>
  <cp:revision>20</cp:revision>
  <dcterms:created xsi:type="dcterms:W3CDTF">2019-12-11T02:52:00Z</dcterms:created>
  <dcterms:modified xsi:type="dcterms:W3CDTF">2019-12-11T06:24:00Z</dcterms:modified>
</cp:coreProperties>
</file>